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heme="majorEastAsia" w:hAnsi="Times New Roman" w:cs="Times New Roman"/>
          <w:color w:val="2F5496" w:themeColor="accent1" w:themeShade="BF"/>
          <w:sz w:val="28"/>
          <w:szCs w:val="26"/>
        </w:rPr>
        <w:id w:val="1774354344"/>
        <w:docPartObj>
          <w:docPartGallery w:val="Cover Pages"/>
          <w:docPartUnique/>
        </w:docPartObj>
      </w:sdtPr>
      <w:sdtEndPr>
        <w:rPr>
          <w:rFonts w:eastAsiaTheme="minorHAnsi"/>
          <w:color w:val="auto"/>
          <w:sz w:val="24"/>
          <w:szCs w:val="22"/>
        </w:rPr>
      </w:sdtEndPr>
      <w:sdtContent>
        <w:p w14:paraId="530275A8" w14:textId="4E2C745D" w:rsidR="00225CEE" w:rsidRPr="00FF1DAF" w:rsidRDefault="00225CEE" w:rsidP="00787F90">
          <w:pPr>
            <w:spacing w:line="276" w:lineRule="auto"/>
            <w:rPr>
              <w:rFonts w:ascii="Times New Roman" w:hAnsi="Times New Roman" w:cs="Times New Roman"/>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225CEE" w:rsidRPr="00FF1DAF" w14:paraId="64BE4CDB" w14:textId="77777777">
            <w:sdt>
              <w:sdtPr>
                <w:rPr>
                  <w:rFonts w:ascii="Times New Roman" w:hAnsi="Times New Roman" w:cs="Times New Roman"/>
                  <w:color w:val="2F5496" w:themeColor="accent1" w:themeShade="BF"/>
                  <w:sz w:val="24"/>
                  <w:szCs w:val="24"/>
                  <w:lang w:val="en-GB"/>
                </w:rPr>
                <w:alias w:val="Company"/>
                <w:id w:val="13406915"/>
                <w:placeholder>
                  <w:docPart w:val="F745CA59D1384DA49836AC643EA250E5"/>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206884E0" w14:textId="62FC01A4" w:rsidR="00225CEE" w:rsidRPr="00FF1DAF" w:rsidRDefault="00CA2C26" w:rsidP="00787F90">
                    <w:pPr>
                      <w:pStyle w:val="NoSpacing"/>
                      <w:spacing w:line="276" w:lineRule="auto"/>
                      <w:rPr>
                        <w:rFonts w:ascii="Times New Roman" w:hAnsi="Times New Roman" w:cs="Times New Roman"/>
                        <w:color w:val="2F5496" w:themeColor="accent1" w:themeShade="BF"/>
                        <w:sz w:val="24"/>
                        <w:lang w:val="en-GB"/>
                      </w:rPr>
                    </w:pPr>
                    <w:r w:rsidRPr="00FF1DAF">
                      <w:rPr>
                        <w:rFonts w:ascii="Times New Roman" w:hAnsi="Times New Roman" w:cs="Times New Roman"/>
                        <w:color w:val="2F5496" w:themeColor="accent1" w:themeShade="BF"/>
                        <w:sz w:val="24"/>
                        <w:szCs w:val="24"/>
                        <w:lang w:val="en-GB"/>
                      </w:rPr>
                      <w:t>MTU Kerry</w:t>
                    </w:r>
                  </w:p>
                </w:tc>
              </w:sdtContent>
            </w:sdt>
          </w:tr>
          <w:tr w:rsidR="00225CEE" w:rsidRPr="00FF1DAF" w14:paraId="0F3E92D9" w14:textId="77777777">
            <w:tc>
              <w:tcPr>
                <w:tcW w:w="7672" w:type="dxa"/>
              </w:tcPr>
              <w:sdt>
                <w:sdtPr>
                  <w:rPr>
                    <w:rFonts w:ascii="Times New Roman" w:eastAsiaTheme="majorEastAsia" w:hAnsi="Times New Roman" w:cs="Times New Roman"/>
                    <w:color w:val="4472C4" w:themeColor="accent1"/>
                    <w:sz w:val="56"/>
                    <w:szCs w:val="56"/>
                    <w:lang w:val="en-GB"/>
                  </w:rPr>
                  <w:alias w:val="Title"/>
                  <w:id w:val="13406919"/>
                  <w:placeholder>
                    <w:docPart w:val="3F57AD98DC7344B5900900F25C4BB05B"/>
                  </w:placeholder>
                  <w:dataBinding w:prefixMappings="xmlns:ns0='http://schemas.openxmlformats.org/package/2006/metadata/core-properties' xmlns:ns1='http://purl.org/dc/elements/1.1/'" w:xpath="/ns0:coreProperties[1]/ns1:title[1]" w:storeItemID="{6C3C8BC8-F283-45AE-878A-BAB7291924A1}"/>
                  <w:text/>
                </w:sdtPr>
                <w:sdtContent>
                  <w:p w14:paraId="73975256" w14:textId="3D667041" w:rsidR="00225CEE" w:rsidRPr="00FF1DAF" w:rsidRDefault="00AB4E5E" w:rsidP="00787F90">
                    <w:pPr>
                      <w:pStyle w:val="NoSpacing"/>
                      <w:spacing w:line="276" w:lineRule="auto"/>
                      <w:rPr>
                        <w:rFonts w:ascii="Times New Roman" w:eastAsiaTheme="majorEastAsia" w:hAnsi="Times New Roman" w:cs="Times New Roman"/>
                        <w:color w:val="4472C4" w:themeColor="accent1"/>
                        <w:sz w:val="56"/>
                        <w:szCs w:val="56"/>
                        <w:lang w:val="en-GB"/>
                      </w:rPr>
                    </w:pPr>
                    <w:r w:rsidRPr="00AB4E5E">
                      <w:rPr>
                        <w:rFonts w:ascii="Times New Roman" w:eastAsiaTheme="majorEastAsia" w:hAnsi="Times New Roman" w:cs="Times New Roman"/>
                        <w:color w:val="4472C4" w:themeColor="accent1"/>
                        <w:sz w:val="56"/>
                        <w:szCs w:val="56"/>
                        <w:lang w:val="en-GB"/>
                      </w:rPr>
                      <w:t xml:space="preserve">Artificial Intelligence: </w:t>
                    </w:r>
                    <w:r>
                      <w:rPr>
                        <w:rFonts w:ascii="Times New Roman" w:eastAsiaTheme="majorEastAsia" w:hAnsi="Times New Roman" w:cs="Times New Roman"/>
                        <w:color w:val="4472C4" w:themeColor="accent1"/>
                        <w:sz w:val="56"/>
                        <w:szCs w:val="56"/>
                        <w:lang w:val="en-GB"/>
                      </w:rPr>
                      <w:t>Genetic algorithm to complete a 2D platformer level</w:t>
                    </w:r>
                    <w:r w:rsidRPr="00AB4E5E">
                      <w:rPr>
                        <w:rFonts w:ascii="Times New Roman" w:eastAsiaTheme="majorEastAsia" w:hAnsi="Times New Roman" w:cs="Times New Roman"/>
                        <w:color w:val="4472C4" w:themeColor="accent1"/>
                        <w:sz w:val="56"/>
                        <w:szCs w:val="56"/>
                        <w:lang w:val="en-GB"/>
                      </w:rPr>
                      <w:t>.</w:t>
                    </w:r>
                  </w:p>
                </w:sdtContent>
              </w:sdt>
            </w:tc>
          </w:tr>
          <w:tr w:rsidR="00225CEE" w:rsidRPr="00FF1DAF" w14:paraId="4A810E32" w14:textId="77777777">
            <w:tc>
              <w:tcPr>
                <w:tcW w:w="7672" w:type="dxa"/>
                <w:tcMar>
                  <w:top w:w="216" w:type="dxa"/>
                  <w:left w:w="115" w:type="dxa"/>
                  <w:bottom w:w="216" w:type="dxa"/>
                  <w:right w:w="115" w:type="dxa"/>
                </w:tcMar>
              </w:tcPr>
              <w:p w14:paraId="6E944DFE" w14:textId="14392887" w:rsidR="00225CEE" w:rsidRPr="00FF1DAF" w:rsidRDefault="00967809" w:rsidP="00787F90">
                <w:pPr>
                  <w:pStyle w:val="NoSpacing"/>
                  <w:spacing w:line="276" w:lineRule="auto"/>
                  <w:rPr>
                    <w:rFonts w:ascii="Times New Roman" w:hAnsi="Times New Roman" w:cs="Times New Roman"/>
                    <w:color w:val="2F5496" w:themeColor="accent1" w:themeShade="BF"/>
                    <w:sz w:val="24"/>
                    <w:lang w:val="en-GB"/>
                  </w:rPr>
                </w:pPr>
                <w:r w:rsidRPr="00FF1DAF">
                  <w:rPr>
                    <w:rFonts w:ascii="Times New Roman" w:hAnsi="Times New Roman" w:cs="Times New Roman"/>
                    <w:noProof/>
                    <w:color w:val="2F5496" w:themeColor="accent1" w:themeShade="BF"/>
                    <w:sz w:val="24"/>
                    <w:lang w:val="en-GB"/>
                  </w:rPr>
                  <mc:AlternateContent>
                    <mc:Choice Requires="wps">
                      <w:drawing>
                        <wp:anchor distT="0" distB="0" distL="114300" distR="114300" simplePos="0" relativeHeight="251658240" behindDoc="0" locked="0" layoutInCell="1" allowOverlap="1" wp14:anchorId="6FD472D8" wp14:editId="64F5271D">
                          <wp:simplePos x="0" y="0"/>
                          <wp:positionH relativeFrom="column">
                            <wp:posOffset>50800</wp:posOffset>
                          </wp:positionH>
                          <wp:positionV relativeFrom="paragraph">
                            <wp:posOffset>-50165</wp:posOffset>
                          </wp:positionV>
                          <wp:extent cx="5008418" cy="1973580"/>
                          <wp:effectExtent l="0" t="0" r="20955" b="26670"/>
                          <wp:wrapNone/>
                          <wp:docPr id="1" name="Text Box 1"/>
                          <wp:cNvGraphicFramePr/>
                          <a:graphic xmlns:a="http://schemas.openxmlformats.org/drawingml/2006/main">
                            <a:graphicData uri="http://schemas.microsoft.com/office/word/2010/wordprocessingShape">
                              <wps:wsp>
                                <wps:cNvSpPr txBox="1"/>
                                <wps:spPr>
                                  <a:xfrm>
                                    <a:off x="0" y="0"/>
                                    <a:ext cx="5008418" cy="1973580"/>
                                  </a:xfrm>
                                  <a:prstGeom prst="rect">
                                    <a:avLst/>
                                  </a:prstGeom>
                                  <a:solidFill>
                                    <a:schemeClr val="lt1"/>
                                  </a:solidFill>
                                  <a:ln w="6350">
                                    <a:solidFill>
                                      <a:schemeClr val="bg1"/>
                                    </a:solidFill>
                                  </a:ln>
                                </wps:spPr>
                                <wps:txbx>
                                  <w:txbxContent>
                                    <w:p w14:paraId="2C66831D" w14:textId="6A9AA6E5" w:rsidR="00967809" w:rsidRPr="00FF1DAF" w:rsidRDefault="00967809" w:rsidP="00967809">
                                      <w:pPr>
                                        <w:tabs>
                                          <w:tab w:val="left" w:pos="0"/>
                                        </w:tabs>
                                        <w:spacing w:line="240" w:lineRule="auto"/>
                                        <w:rPr>
                                          <w:rFonts w:ascii="Times New Roman" w:eastAsia="Calibri" w:hAnsi="Times New Roman" w:cs="Times New Roman"/>
                                          <w:b/>
                                          <w:szCs w:val="24"/>
                                        </w:rPr>
                                      </w:pPr>
                                      <w:r w:rsidRPr="00FF1DAF">
                                        <w:rPr>
                                          <w:rFonts w:ascii="Times New Roman" w:eastAsia="Calibri" w:hAnsi="Times New Roman" w:cs="Times New Roman"/>
                                          <w:bCs/>
                                          <w:szCs w:val="24"/>
                                        </w:rPr>
                                        <w:t>Academic Year:</w:t>
                                      </w:r>
                                      <w:r w:rsidRPr="00FF1DAF">
                                        <w:rPr>
                                          <w:rFonts w:ascii="Times New Roman" w:eastAsia="Calibri" w:hAnsi="Times New Roman" w:cs="Times New Roman"/>
                                          <w:b/>
                                          <w:szCs w:val="24"/>
                                        </w:rPr>
                                        <w:t xml:space="preserve"> </w:t>
                                      </w:r>
                                      <w:r w:rsidRPr="00FF1DAF">
                                        <w:rPr>
                                          <w:rFonts w:ascii="Times New Roman" w:eastAsia="Calibri" w:hAnsi="Times New Roman" w:cs="Times New Roman"/>
                                          <w:b/>
                                          <w:szCs w:val="24"/>
                                        </w:rPr>
                                        <w:tab/>
                                      </w:r>
                                      <w:r w:rsidRPr="00FF1DAF">
                                        <w:rPr>
                                          <w:rFonts w:ascii="Times New Roman" w:eastAsia="Calibri" w:hAnsi="Times New Roman" w:cs="Times New Roman"/>
                                          <w:b/>
                                          <w:szCs w:val="24"/>
                                        </w:rPr>
                                        <w:tab/>
                                      </w:r>
                                      <w:r w:rsidRPr="00FF1DAF">
                                        <w:rPr>
                                          <w:rFonts w:ascii="Times New Roman" w:hAnsi="Times New Roman" w:cs="Times New Roman"/>
                                          <w:color w:val="2F5496" w:themeColor="accent1" w:themeShade="BF"/>
                                          <w:szCs w:val="24"/>
                                        </w:rPr>
                                        <w:t>202</w:t>
                                      </w:r>
                                      <w:r w:rsidR="003A6FA4">
                                        <w:rPr>
                                          <w:rFonts w:ascii="Times New Roman" w:hAnsi="Times New Roman" w:cs="Times New Roman"/>
                                          <w:color w:val="2F5496" w:themeColor="accent1" w:themeShade="BF"/>
                                          <w:szCs w:val="24"/>
                                        </w:rPr>
                                        <w:t>4</w:t>
                                      </w:r>
                                      <w:r w:rsidRPr="00FF1DAF">
                                        <w:rPr>
                                          <w:rFonts w:ascii="Times New Roman" w:hAnsi="Times New Roman" w:cs="Times New Roman"/>
                                          <w:color w:val="2F5496" w:themeColor="accent1" w:themeShade="BF"/>
                                          <w:szCs w:val="24"/>
                                        </w:rPr>
                                        <w:t>/20</w:t>
                                      </w:r>
                                      <w:r w:rsidR="003A6FA4">
                                        <w:rPr>
                                          <w:rFonts w:ascii="Times New Roman" w:hAnsi="Times New Roman" w:cs="Times New Roman"/>
                                          <w:color w:val="2F5496" w:themeColor="accent1" w:themeShade="BF"/>
                                          <w:szCs w:val="24"/>
                                        </w:rPr>
                                        <w:t>25</w:t>
                                      </w:r>
                                    </w:p>
                                    <w:p w14:paraId="73C0B49E" w14:textId="78BDB0C7" w:rsidR="00967809" w:rsidRPr="00FF1DAF" w:rsidRDefault="00967809" w:rsidP="00967809">
                                      <w:pPr>
                                        <w:spacing w:line="240" w:lineRule="auto"/>
                                        <w:rPr>
                                          <w:rFonts w:ascii="Times New Roman" w:hAnsi="Times New Roman" w:cs="Times New Roman"/>
                                          <w:color w:val="2F5496" w:themeColor="accent1" w:themeShade="BF"/>
                                          <w:szCs w:val="24"/>
                                        </w:rPr>
                                      </w:pPr>
                                      <w:r w:rsidRPr="00FF1DAF">
                                        <w:rPr>
                                          <w:rFonts w:ascii="Times New Roman" w:eastAsia="Calibri" w:hAnsi="Times New Roman" w:cs="Times New Roman"/>
                                          <w:szCs w:val="24"/>
                                        </w:rPr>
                                        <w:t xml:space="preserve">Programm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hAnsi="Times New Roman" w:cs="Times New Roman"/>
                                          <w:color w:val="2F5496" w:themeColor="accent1" w:themeShade="BF"/>
                                          <w:szCs w:val="24"/>
                                        </w:rPr>
                                        <w:t>Computing with Games Development – MT80</w:t>
                                      </w:r>
                                      <w:r w:rsidR="00A53BA1">
                                        <w:rPr>
                                          <w:rFonts w:ascii="Times New Roman" w:hAnsi="Times New Roman" w:cs="Times New Roman"/>
                                          <w:color w:val="2F5496" w:themeColor="accent1" w:themeShade="BF"/>
                                          <w:szCs w:val="24"/>
                                        </w:rPr>
                                        <w:t>3</w:t>
                                      </w:r>
                                    </w:p>
                                    <w:p w14:paraId="42DDFD5F" w14:textId="1FBEBB3E" w:rsidR="00967809"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0276A7" w:rsidRPr="000276A7">
                                        <w:rPr>
                                          <w:rFonts w:ascii="Times New Roman" w:hAnsi="Times New Roman" w:cs="Times New Roman"/>
                                          <w:color w:val="2F5496" w:themeColor="accent1" w:themeShade="BF"/>
                                          <w:szCs w:val="24"/>
                                        </w:rPr>
                                        <w:t>Artificial Intelligence</w:t>
                                      </w:r>
                                      <w:r w:rsidRPr="00FF1DAF">
                                        <w:rPr>
                                          <w:rFonts w:ascii="Times New Roman" w:eastAsia="Calibri" w:hAnsi="Times New Roman" w:cs="Times New Roman"/>
                                          <w:szCs w:val="24"/>
                                        </w:rPr>
                                        <w:tab/>
                                      </w:r>
                                    </w:p>
                                    <w:p w14:paraId="6C30ED1D" w14:textId="496AF18E" w:rsidR="006B7576" w:rsidRDefault="006B7576" w:rsidP="00967809">
                                      <w:pPr>
                                        <w:tabs>
                                          <w:tab w:val="left" w:pos="0"/>
                                        </w:tabs>
                                        <w:spacing w:line="240" w:lineRule="auto"/>
                                        <w:jc w:val="both"/>
                                        <w:rPr>
                                          <w:rFonts w:ascii="Times New Roman" w:hAnsi="Times New Roman" w:cs="Times New Roman"/>
                                          <w:color w:val="2F5496" w:themeColor="accent1" w:themeShade="BF"/>
                                          <w:szCs w:val="24"/>
                                        </w:rPr>
                                      </w:pPr>
                                      <w:r>
                                        <w:rPr>
                                          <w:rFonts w:ascii="Times New Roman" w:eastAsia="Calibri" w:hAnsi="Times New Roman" w:cs="Times New Roman"/>
                                          <w:szCs w:val="24"/>
                                        </w:rPr>
                                        <w:t xml:space="preserve">Module Assignment:  </w:t>
                                      </w:r>
                                      <w:r>
                                        <w:rPr>
                                          <w:rFonts w:ascii="Times New Roman" w:eastAsia="Calibri" w:hAnsi="Times New Roman" w:cs="Times New Roman"/>
                                          <w:szCs w:val="24"/>
                                        </w:rPr>
                                        <w:tab/>
                                      </w:r>
                                      <w:r>
                                        <w:rPr>
                                          <w:rFonts w:ascii="Times New Roman" w:eastAsia="Calibri" w:hAnsi="Times New Roman" w:cs="Times New Roman"/>
                                          <w:szCs w:val="24"/>
                                        </w:rPr>
                                        <w:tab/>
                                      </w:r>
                                      <w:r w:rsidRPr="006B7576">
                                        <w:rPr>
                                          <w:rFonts w:ascii="Times New Roman" w:hAnsi="Times New Roman" w:cs="Times New Roman"/>
                                          <w:color w:val="2F5496" w:themeColor="accent1" w:themeShade="BF"/>
                                          <w:szCs w:val="24"/>
                                        </w:rPr>
                                        <w:t>Assignment 1</w:t>
                                      </w:r>
                                      <w:r>
                                        <w:rPr>
                                          <w:rFonts w:ascii="Times New Roman" w:hAnsi="Times New Roman" w:cs="Times New Roman"/>
                                          <w:color w:val="2F5496" w:themeColor="accent1" w:themeShade="BF"/>
                                          <w:szCs w:val="24"/>
                                        </w:rPr>
                                        <w:t>: Genetic Algorithm</w:t>
                                      </w:r>
                                    </w:p>
                                    <w:p w14:paraId="43DEEBDB" w14:textId="1B224D04" w:rsidR="006B7576" w:rsidRPr="00FF1DAF" w:rsidRDefault="006B7576" w:rsidP="00967809">
                                      <w:pPr>
                                        <w:tabs>
                                          <w:tab w:val="left" w:pos="0"/>
                                        </w:tabs>
                                        <w:spacing w:line="240" w:lineRule="auto"/>
                                        <w:jc w:val="both"/>
                                        <w:rPr>
                                          <w:rFonts w:ascii="Times New Roman" w:eastAsia="Calibri" w:hAnsi="Times New Roman" w:cs="Times New Roman"/>
                                          <w:szCs w:val="24"/>
                                        </w:rPr>
                                      </w:pPr>
                                      <w:r w:rsidRPr="006B7576">
                                        <w:rPr>
                                          <w:rFonts w:ascii="Times New Roman" w:hAnsi="Times New Roman" w:cs="Times New Roman"/>
                                          <w:szCs w:val="24"/>
                                        </w:rPr>
                                        <w:t xml:space="preserve">GitHub:  </w:t>
                                      </w:r>
                                      <w:r>
                                        <w:rPr>
                                          <w:rFonts w:ascii="Times New Roman" w:hAnsi="Times New Roman" w:cs="Times New Roman"/>
                                          <w:color w:val="2F5496" w:themeColor="accent1" w:themeShade="BF"/>
                                          <w:szCs w:val="24"/>
                                        </w:rPr>
                                        <w:tab/>
                                      </w:r>
                                      <w:r>
                                        <w:rPr>
                                          <w:rFonts w:ascii="Times New Roman" w:hAnsi="Times New Roman" w:cs="Times New Roman"/>
                                          <w:color w:val="2F5496" w:themeColor="accent1" w:themeShade="BF"/>
                                          <w:szCs w:val="24"/>
                                        </w:rPr>
                                        <w:tab/>
                                      </w:r>
                                      <w:r>
                                        <w:rPr>
                                          <w:rFonts w:ascii="Times New Roman" w:hAnsi="Times New Roman" w:cs="Times New Roman"/>
                                          <w:color w:val="2F5496" w:themeColor="accent1" w:themeShade="BF"/>
                                          <w:szCs w:val="24"/>
                                        </w:rPr>
                                        <w:tab/>
                                      </w:r>
                                      <w:hyperlink r:id="rId12" w:history="1">
                                        <w:r w:rsidRPr="006B7576">
                                          <w:rPr>
                                            <w:rStyle w:val="Hyperlink"/>
                                            <w:rFonts w:ascii="Times New Roman" w:hAnsi="Times New Roman" w:cs="Times New Roman"/>
                                            <w:szCs w:val="24"/>
                                          </w:rPr>
                                          <w:t>Github Link</w:t>
                                        </w:r>
                                      </w:hyperlink>
                                    </w:p>
                                    <w:p w14:paraId="594DF59C" w14:textId="724D685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Cod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3A6FA4" w:rsidRPr="003A6FA4">
                                        <w:rPr>
                                          <w:rFonts w:ascii="Times New Roman" w:hAnsi="Times New Roman" w:cs="Times New Roman"/>
                                          <w:color w:val="2F5496" w:themeColor="accent1" w:themeShade="BF"/>
                                          <w:szCs w:val="24"/>
                                        </w:rPr>
                                        <w:t>COMP 81000</w:t>
                                      </w:r>
                                      <w:r w:rsidRPr="00FF1DAF">
                                        <w:rPr>
                                          <w:rFonts w:ascii="Times New Roman" w:eastAsia="Calibri" w:hAnsi="Times New Roman" w:cs="Times New Roman"/>
                                          <w:szCs w:val="24"/>
                                        </w:rPr>
                                        <w:tab/>
                                        <w:t xml:space="preserve"> </w:t>
                                      </w:r>
                                    </w:p>
                                    <w:p w14:paraId="16F37F49" w14:textId="332E5C3A"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Lecturer’s Nam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F43774">
                                        <w:rPr>
                                          <w:rFonts w:ascii="Times New Roman" w:hAnsi="Times New Roman" w:cs="Times New Roman"/>
                                          <w:color w:val="2F5496" w:themeColor="accent1" w:themeShade="BF"/>
                                          <w:szCs w:val="24"/>
                                        </w:rPr>
                                        <w:t>Rob</w:t>
                                      </w:r>
                                      <w:r w:rsidR="0000752F">
                                        <w:rPr>
                                          <w:rFonts w:ascii="Times New Roman" w:hAnsi="Times New Roman" w:cs="Times New Roman"/>
                                          <w:color w:val="2F5496" w:themeColor="accent1" w:themeShade="BF"/>
                                          <w:szCs w:val="24"/>
                                        </w:rPr>
                                        <w:t>ert</w:t>
                                      </w:r>
                                      <w:r w:rsidR="00F43774">
                                        <w:rPr>
                                          <w:rFonts w:ascii="Times New Roman" w:hAnsi="Times New Roman" w:cs="Times New Roman"/>
                                          <w:color w:val="2F5496" w:themeColor="accent1" w:themeShade="BF"/>
                                          <w:szCs w:val="24"/>
                                        </w:rPr>
                                        <w:t xml:space="preserve"> Sheeh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D472D8" id="_x0000_t202" coordsize="21600,21600" o:spt="202" path="m,l,21600r21600,l21600,xe">
                          <v:stroke joinstyle="miter"/>
                          <v:path gradientshapeok="t" o:connecttype="rect"/>
                        </v:shapetype>
                        <v:shape id="Text Box 1" o:spid="_x0000_s1026" type="#_x0000_t202" style="position:absolute;margin-left:4pt;margin-top:-3.95pt;width:394.35pt;height:155.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" fillcolor="white [3201]" strokecolor="white [3212]" strokeweight=".5pt">
                          <v:textbox>
                            <w:txbxContent>
                              <w:p w14:paraId="2C66831D" w14:textId="6A9AA6E5" w:rsidR="00967809" w:rsidRPr="00FF1DAF" w:rsidRDefault="00967809" w:rsidP="00967809">
                                <w:pPr>
                                  <w:tabs>
                                    <w:tab w:val="left" w:pos="0"/>
                                  </w:tabs>
                                  <w:spacing w:line="240" w:lineRule="auto"/>
                                  <w:rPr>
                                    <w:rFonts w:ascii="Times New Roman" w:eastAsia="Calibri" w:hAnsi="Times New Roman" w:cs="Times New Roman"/>
                                    <w:b/>
                                    <w:szCs w:val="24"/>
                                  </w:rPr>
                                </w:pPr>
                                <w:r w:rsidRPr="00FF1DAF">
                                  <w:rPr>
                                    <w:rFonts w:ascii="Times New Roman" w:eastAsia="Calibri" w:hAnsi="Times New Roman" w:cs="Times New Roman"/>
                                    <w:bCs/>
                                    <w:szCs w:val="24"/>
                                  </w:rPr>
                                  <w:t>Academic Year:</w:t>
                                </w:r>
                                <w:r w:rsidRPr="00FF1DAF">
                                  <w:rPr>
                                    <w:rFonts w:ascii="Times New Roman" w:eastAsia="Calibri" w:hAnsi="Times New Roman" w:cs="Times New Roman"/>
                                    <w:b/>
                                    <w:szCs w:val="24"/>
                                  </w:rPr>
                                  <w:t xml:space="preserve"> </w:t>
                                </w:r>
                                <w:r w:rsidRPr="00FF1DAF">
                                  <w:rPr>
                                    <w:rFonts w:ascii="Times New Roman" w:eastAsia="Calibri" w:hAnsi="Times New Roman" w:cs="Times New Roman"/>
                                    <w:b/>
                                    <w:szCs w:val="24"/>
                                  </w:rPr>
                                  <w:tab/>
                                </w:r>
                                <w:r w:rsidRPr="00FF1DAF">
                                  <w:rPr>
                                    <w:rFonts w:ascii="Times New Roman" w:eastAsia="Calibri" w:hAnsi="Times New Roman" w:cs="Times New Roman"/>
                                    <w:b/>
                                    <w:szCs w:val="24"/>
                                  </w:rPr>
                                  <w:tab/>
                                </w:r>
                                <w:r w:rsidRPr="00FF1DAF">
                                  <w:rPr>
                                    <w:rFonts w:ascii="Times New Roman" w:hAnsi="Times New Roman" w:cs="Times New Roman"/>
                                    <w:color w:val="2F5496" w:themeColor="accent1" w:themeShade="BF"/>
                                    <w:szCs w:val="24"/>
                                  </w:rPr>
                                  <w:t>202</w:t>
                                </w:r>
                                <w:r w:rsidR="003A6FA4">
                                  <w:rPr>
                                    <w:rFonts w:ascii="Times New Roman" w:hAnsi="Times New Roman" w:cs="Times New Roman"/>
                                    <w:color w:val="2F5496" w:themeColor="accent1" w:themeShade="BF"/>
                                    <w:szCs w:val="24"/>
                                  </w:rPr>
                                  <w:t>4</w:t>
                                </w:r>
                                <w:r w:rsidRPr="00FF1DAF">
                                  <w:rPr>
                                    <w:rFonts w:ascii="Times New Roman" w:hAnsi="Times New Roman" w:cs="Times New Roman"/>
                                    <w:color w:val="2F5496" w:themeColor="accent1" w:themeShade="BF"/>
                                    <w:szCs w:val="24"/>
                                  </w:rPr>
                                  <w:t>/20</w:t>
                                </w:r>
                                <w:r w:rsidR="003A6FA4">
                                  <w:rPr>
                                    <w:rFonts w:ascii="Times New Roman" w:hAnsi="Times New Roman" w:cs="Times New Roman"/>
                                    <w:color w:val="2F5496" w:themeColor="accent1" w:themeShade="BF"/>
                                    <w:szCs w:val="24"/>
                                  </w:rPr>
                                  <w:t>25</w:t>
                                </w:r>
                              </w:p>
                              <w:p w14:paraId="73C0B49E" w14:textId="78BDB0C7" w:rsidR="00967809" w:rsidRPr="00FF1DAF" w:rsidRDefault="00967809" w:rsidP="00967809">
                                <w:pPr>
                                  <w:spacing w:line="240" w:lineRule="auto"/>
                                  <w:rPr>
                                    <w:rFonts w:ascii="Times New Roman" w:hAnsi="Times New Roman" w:cs="Times New Roman"/>
                                    <w:color w:val="2F5496" w:themeColor="accent1" w:themeShade="BF"/>
                                    <w:szCs w:val="24"/>
                                  </w:rPr>
                                </w:pPr>
                                <w:r w:rsidRPr="00FF1DAF">
                                  <w:rPr>
                                    <w:rFonts w:ascii="Times New Roman" w:eastAsia="Calibri" w:hAnsi="Times New Roman" w:cs="Times New Roman"/>
                                    <w:szCs w:val="24"/>
                                  </w:rPr>
                                  <w:t xml:space="preserve">Programm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hAnsi="Times New Roman" w:cs="Times New Roman"/>
                                    <w:color w:val="2F5496" w:themeColor="accent1" w:themeShade="BF"/>
                                    <w:szCs w:val="24"/>
                                  </w:rPr>
                                  <w:t>Computing with Games Development – MT80</w:t>
                                </w:r>
                                <w:r w:rsidR="00A53BA1">
                                  <w:rPr>
                                    <w:rFonts w:ascii="Times New Roman" w:hAnsi="Times New Roman" w:cs="Times New Roman"/>
                                    <w:color w:val="2F5496" w:themeColor="accent1" w:themeShade="BF"/>
                                    <w:szCs w:val="24"/>
                                  </w:rPr>
                                  <w:t>3</w:t>
                                </w:r>
                              </w:p>
                              <w:p w14:paraId="42DDFD5F" w14:textId="1FBEBB3E" w:rsidR="00967809"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0276A7" w:rsidRPr="000276A7">
                                  <w:rPr>
                                    <w:rFonts w:ascii="Times New Roman" w:hAnsi="Times New Roman" w:cs="Times New Roman"/>
                                    <w:color w:val="2F5496" w:themeColor="accent1" w:themeShade="BF"/>
                                    <w:szCs w:val="24"/>
                                  </w:rPr>
                                  <w:t>Artificial Intelligence</w:t>
                                </w:r>
                                <w:r w:rsidRPr="00FF1DAF">
                                  <w:rPr>
                                    <w:rFonts w:ascii="Times New Roman" w:eastAsia="Calibri" w:hAnsi="Times New Roman" w:cs="Times New Roman"/>
                                    <w:szCs w:val="24"/>
                                  </w:rPr>
                                  <w:tab/>
                                </w:r>
                              </w:p>
                              <w:p w14:paraId="6C30ED1D" w14:textId="496AF18E" w:rsidR="006B7576" w:rsidRDefault="006B7576" w:rsidP="00967809">
                                <w:pPr>
                                  <w:tabs>
                                    <w:tab w:val="left" w:pos="0"/>
                                  </w:tabs>
                                  <w:spacing w:line="240" w:lineRule="auto"/>
                                  <w:jc w:val="both"/>
                                  <w:rPr>
                                    <w:rFonts w:ascii="Times New Roman" w:hAnsi="Times New Roman" w:cs="Times New Roman"/>
                                    <w:color w:val="2F5496" w:themeColor="accent1" w:themeShade="BF"/>
                                    <w:szCs w:val="24"/>
                                  </w:rPr>
                                </w:pPr>
                                <w:r>
                                  <w:rPr>
                                    <w:rFonts w:ascii="Times New Roman" w:eastAsia="Calibri" w:hAnsi="Times New Roman" w:cs="Times New Roman"/>
                                    <w:szCs w:val="24"/>
                                  </w:rPr>
                                  <w:t xml:space="preserve">Module Assignment:  </w:t>
                                </w:r>
                                <w:r>
                                  <w:rPr>
                                    <w:rFonts w:ascii="Times New Roman" w:eastAsia="Calibri" w:hAnsi="Times New Roman" w:cs="Times New Roman"/>
                                    <w:szCs w:val="24"/>
                                  </w:rPr>
                                  <w:tab/>
                                </w:r>
                                <w:r>
                                  <w:rPr>
                                    <w:rFonts w:ascii="Times New Roman" w:eastAsia="Calibri" w:hAnsi="Times New Roman" w:cs="Times New Roman"/>
                                    <w:szCs w:val="24"/>
                                  </w:rPr>
                                  <w:tab/>
                                </w:r>
                                <w:r w:rsidRPr="006B7576">
                                  <w:rPr>
                                    <w:rFonts w:ascii="Times New Roman" w:hAnsi="Times New Roman" w:cs="Times New Roman"/>
                                    <w:color w:val="2F5496" w:themeColor="accent1" w:themeShade="BF"/>
                                    <w:szCs w:val="24"/>
                                  </w:rPr>
                                  <w:t>Assignment 1</w:t>
                                </w:r>
                                <w:r>
                                  <w:rPr>
                                    <w:rFonts w:ascii="Times New Roman" w:hAnsi="Times New Roman" w:cs="Times New Roman"/>
                                    <w:color w:val="2F5496" w:themeColor="accent1" w:themeShade="BF"/>
                                    <w:szCs w:val="24"/>
                                  </w:rPr>
                                  <w:t>: Genetic Algorithm</w:t>
                                </w:r>
                              </w:p>
                              <w:p w14:paraId="43DEEBDB" w14:textId="1B224D04" w:rsidR="006B7576" w:rsidRPr="00FF1DAF" w:rsidRDefault="006B7576" w:rsidP="00967809">
                                <w:pPr>
                                  <w:tabs>
                                    <w:tab w:val="left" w:pos="0"/>
                                  </w:tabs>
                                  <w:spacing w:line="240" w:lineRule="auto"/>
                                  <w:jc w:val="both"/>
                                  <w:rPr>
                                    <w:rFonts w:ascii="Times New Roman" w:eastAsia="Calibri" w:hAnsi="Times New Roman" w:cs="Times New Roman"/>
                                    <w:szCs w:val="24"/>
                                  </w:rPr>
                                </w:pPr>
                                <w:r w:rsidRPr="006B7576">
                                  <w:rPr>
                                    <w:rFonts w:ascii="Times New Roman" w:hAnsi="Times New Roman" w:cs="Times New Roman"/>
                                    <w:szCs w:val="24"/>
                                  </w:rPr>
                                  <w:t xml:space="preserve">GitHub:  </w:t>
                                </w:r>
                                <w:r>
                                  <w:rPr>
                                    <w:rFonts w:ascii="Times New Roman" w:hAnsi="Times New Roman" w:cs="Times New Roman"/>
                                    <w:color w:val="2F5496" w:themeColor="accent1" w:themeShade="BF"/>
                                    <w:szCs w:val="24"/>
                                  </w:rPr>
                                  <w:tab/>
                                </w:r>
                                <w:r>
                                  <w:rPr>
                                    <w:rFonts w:ascii="Times New Roman" w:hAnsi="Times New Roman" w:cs="Times New Roman"/>
                                    <w:color w:val="2F5496" w:themeColor="accent1" w:themeShade="BF"/>
                                    <w:szCs w:val="24"/>
                                  </w:rPr>
                                  <w:tab/>
                                </w:r>
                                <w:r>
                                  <w:rPr>
                                    <w:rFonts w:ascii="Times New Roman" w:hAnsi="Times New Roman" w:cs="Times New Roman"/>
                                    <w:color w:val="2F5496" w:themeColor="accent1" w:themeShade="BF"/>
                                    <w:szCs w:val="24"/>
                                  </w:rPr>
                                  <w:tab/>
                                </w:r>
                                <w:hyperlink r:id="rId13" w:history="1">
                                  <w:r w:rsidRPr="006B7576">
                                    <w:rPr>
                                      <w:rStyle w:val="Hyperlink"/>
                                      <w:rFonts w:ascii="Times New Roman" w:hAnsi="Times New Roman" w:cs="Times New Roman"/>
                                      <w:szCs w:val="24"/>
                                    </w:rPr>
                                    <w:t>Github Link</w:t>
                                  </w:r>
                                </w:hyperlink>
                              </w:p>
                              <w:p w14:paraId="594DF59C" w14:textId="724D685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Cod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3A6FA4" w:rsidRPr="003A6FA4">
                                  <w:rPr>
                                    <w:rFonts w:ascii="Times New Roman" w:hAnsi="Times New Roman" w:cs="Times New Roman"/>
                                    <w:color w:val="2F5496" w:themeColor="accent1" w:themeShade="BF"/>
                                    <w:szCs w:val="24"/>
                                  </w:rPr>
                                  <w:t>COMP 81000</w:t>
                                </w:r>
                                <w:r w:rsidRPr="00FF1DAF">
                                  <w:rPr>
                                    <w:rFonts w:ascii="Times New Roman" w:eastAsia="Calibri" w:hAnsi="Times New Roman" w:cs="Times New Roman"/>
                                    <w:szCs w:val="24"/>
                                  </w:rPr>
                                  <w:tab/>
                                  <w:t xml:space="preserve"> </w:t>
                                </w:r>
                              </w:p>
                              <w:p w14:paraId="16F37F49" w14:textId="332E5C3A"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Lecturer’s Nam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F43774">
                                  <w:rPr>
                                    <w:rFonts w:ascii="Times New Roman" w:hAnsi="Times New Roman" w:cs="Times New Roman"/>
                                    <w:color w:val="2F5496" w:themeColor="accent1" w:themeShade="BF"/>
                                    <w:szCs w:val="24"/>
                                  </w:rPr>
                                  <w:t>Rob</w:t>
                                </w:r>
                                <w:r w:rsidR="0000752F">
                                  <w:rPr>
                                    <w:rFonts w:ascii="Times New Roman" w:hAnsi="Times New Roman" w:cs="Times New Roman"/>
                                    <w:color w:val="2F5496" w:themeColor="accent1" w:themeShade="BF"/>
                                    <w:szCs w:val="24"/>
                                  </w:rPr>
                                  <w:t>ert</w:t>
                                </w:r>
                                <w:r w:rsidR="00F43774">
                                  <w:rPr>
                                    <w:rFonts w:ascii="Times New Roman" w:hAnsi="Times New Roman" w:cs="Times New Roman"/>
                                    <w:color w:val="2F5496" w:themeColor="accent1" w:themeShade="BF"/>
                                    <w:szCs w:val="24"/>
                                  </w:rPr>
                                  <w:t xml:space="preserve"> Sheehy</w:t>
                                </w:r>
                              </w:p>
                            </w:txbxContent>
                          </v:textbox>
                        </v:shape>
                      </w:pict>
                    </mc:Fallback>
                  </mc:AlternateContent>
                </w:r>
              </w:p>
            </w:tc>
          </w:tr>
        </w:tbl>
        <w:tbl>
          <w:tblPr>
            <w:tblpPr w:leftFromText="187" w:rightFromText="187" w:horzAnchor="margin" w:tblpXSpec="center" w:tblpYSpec="bottom"/>
            <w:tblW w:w="3857" w:type="pct"/>
            <w:tblLook w:val="04A0" w:firstRow="1" w:lastRow="0" w:firstColumn="1" w:lastColumn="0" w:noHBand="0" w:noVBand="1"/>
          </w:tblPr>
          <w:tblGrid>
            <w:gridCol w:w="6963"/>
          </w:tblGrid>
          <w:tr w:rsidR="00225CEE" w:rsidRPr="00FF1DAF" w14:paraId="62EAC1F3" w14:textId="77777777">
            <w:tc>
              <w:tcPr>
                <w:tcW w:w="7221" w:type="dxa"/>
                <w:tcMar>
                  <w:top w:w="216" w:type="dxa"/>
                  <w:left w:w="115" w:type="dxa"/>
                  <w:bottom w:w="216" w:type="dxa"/>
                  <w:right w:w="115" w:type="dxa"/>
                </w:tcMar>
              </w:tcPr>
              <w:sdt>
                <w:sdtPr>
                  <w:rPr>
                    <w:rFonts w:ascii="Times New Roman" w:hAnsi="Times New Roman" w:cs="Times New Roman"/>
                    <w:color w:val="4472C4" w:themeColor="accent1"/>
                    <w:sz w:val="28"/>
                    <w:szCs w:val="28"/>
                    <w:lang w:val="en-GB"/>
                  </w:rPr>
                  <w:alias w:val="Author"/>
                  <w:id w:val="13406928"/>
                  <w:placeholder>
                    <w:docPart w:val="E7D8CAAE04B248C284A7DE7B267505EE"/>
                  </w:placeholder>
                  <w:dataBinding w:prefixMappings="xmlns:ns0='http://schemas.openxmlformats.org/package/2006/metadata/core-properties' xmlns:ns1='http://purl.org/dc/elements/1.1/'" w:xpath="/ns0:coreProperties[1]/ns1:creator[1]" w:storeItemID="{6C3C8BC8-F283-45AE-878A-BAB7291924A1}"/>
                  <w:text/>
                </w:sdtPr>
                <w:sdtContent>
                  <w:p w14:paraId="540A76FE" w14:textId="6B3E79E1" w:rsidR="00225CEE" w:rsidRPr="00FF1DAF" w:rsidRDefault="00C94C02" w:rsidP="00787F90">
                    <w:pPr>
                      <w:pStyle w:val="NoSpacing"/>
                      <w:spacing w:line="276" w:lineRule="auto"/>
                      <w:rPr>
                        <w:rFonts w:ascii="Times New Roman" w:hAnsi="Times New Roman" w:cs="Times New Roman"/>
                        <w:color w:val="4472C4" w:themeColor="accent1"/>
                        <w:sz w:val="28"/>
                        <w:szCs w:val="28"/>
                        <w:lang w:val="en-GB"/>
                      </w:rPr>
                    </w:pPr>
                    <w:r>
                      <w:rPr>
                        <w:rFonts w:ascii="Times New Roman" w:hAnsi="Times New Roman" w:cs="Times New Roman"/>
                        <w:color w:val="4472C4" w:themeColor="accent1"/>
                        <w:sz w:val="28"/>
                        <w:szCs w:val="28"/>
                        <w:lang w:val="en-GB"/>
                      </w:rPr>
                      <w:t>STUDENT Billy Elsbury</w:t>
                    </w:r>
                    <w:r w:rsidR="006B7576">
                      <w:rPr>
                        <w:rFonts w:ascii="Times New Roman" w:hAnsi="Times New Roman" w:cs="Times New Roman"/>
                        <w:color w:val="4472C4" w:themeColor="accent1"/>
                        <w:sz w:val="28"/>
                        <w:szCs w:val="28"/>
                        <w:lang w:val="en-GB"/>
                      </w:rPr>
                      <w:t xml:space="preserve"> T00224562</w:t>
                    </w:r>
                  </w:p>
                </w:sdtContent>
              </w:sdt>
              <w:p w14:paraId="4DFC4B8A" w14:textId="77777777" w:rsidR="00225CEE" w:rsidRPr="00FF1DAF" w:rsidRDefault="00225CEE" w:rsidP="00787F90">
                <w:pPr>
                  <w:pStyle w:val="NoSpacing"/>
                  <w:spacing w:line="276" w:lineRule="auto"/>
                  <w:rPr>
                    <w:rFonts w:ascii="Times New Roman" w:hAnsi="Times New Roman" w:cs="Times New Roman"/>
                    <w:color w:val="4472C4" w:themeColor="accent1"/>
                    <w:lang w:val="en-GB"/>
                  </w:rPr>
                </w:pPr>
              </w:p>
            </w:tc>
          </w:tr>
        </w:tbl>
        <w:p w14:paraId="5CA97123" w14:textId="02EED29F" w:rsidR="004435BC" w:rsidRPr="004435BC" w:rsidRDefault="00792C41" w:rsidP="004435BC">
          <w:pPr>
            <w:spacing w:line="276" w:lineRule="auto"/>
            <w:rPr>
              <w:rFonts w:ascii="Times New Roman" w:hAnsi="Times New Roman" w:cs="Times New Roman"/>
              <w:sz w:val="44"/>
            </w:rPr>
          </w:pPr>
          <w:r w:rsidRPr="00FF1DAF">
            <w:rPr>
              <w:rFonts w:ascii="Times New Roman" w:hAnsi="Times New Roman" w:cs="Times New Roman"/>
              <w:sz w:val="44"/>
            </w:rPr>
            <w:br w:type="page"/>
          </w:r>
        </w:p>
        <w:sdt>
          <w:sdtPr>
            <w:rPr>
              <w:rFonts w:asciiTheme="minorHAnsi" w:eastAsiaTheme="minorHAnsi" w:hAnsiTheme="minorHAnsi" w:cstheme="minorBidi"/>
              <w:color w:val="auto"/>
              <w:sz w:val="24"/>
              <w:szCs w:val="22"/>
              <w:lang w:val="en-GB"/>
            </w:rPr>
            <w:id w:val="685563891"/>
            <w:docPartObj>
              <w:docPartGallery w:val="Table of Contents"/>
              <w:docPartUnique/>
            </w:docPartObj>
          </w:sdtPr>
          <w:sdtEndPr>
            <w:rPr>
              <w:b/>
              <w:bCs/>
              <w:noProof/>
            </w:rPr>
          </w:sdtEndPr>
          <w:sdtContent>
            <w:p w14:paraId="2FE99700" w14:textId="62E55EB1" w:rsidR="00C343BB" w:rsidRDefault="00C343BB">
              <w:pPr>
                <w:pStyle w:val="TOCHeading"/>
              </w:pPr>
              <w:r>
                <w:t>Contents</w:t>
              </w:r>
            </w:p>
            <w:p w14:paraId="3E9E8122" w14:textId="160B2251" w:rsidR="006B7576" w:rsidRDefault="00C343BB">
              <w:pPr>
                <w:pStyle w:val="TOC1"/>
                <w:tabs>
                  <w:tab w:val="right" w:leader="dot" w:pos="9016"/>
                </w:tabs>
                <w:rPr>
                  <w:rFonts w:eastAsiaTheme="minorEastAsia"/>
                  <w:noProof/>
                  <w:kern w:val="2"/>
                  <w:szCs w:val="24"/>
                  <w:lang w:eastAsia="en-GB"/>
                  <w14:ligatures w14:val="standardContextual"/>
                </w:rPr>
              </w:pPr>
              <w:r>
                <w:fldChar w:fldCharType="begin"/>
              </w:r>
              <w:r>
                <w:instrText xml:space="preserve"> TOC \o "1-3" \h \z \u </w:instrText>
              </w:r>
              <w:r>
                <w:fldChar w:fldCharType="separate"/>
              </w:r>
              <w:hyperlink w:anchor="_Toc192441166" w:history="1">
                <w:r w:rsidR="006B7576" w:rsidRPr="0022180F">
                  <w:rPr>
                    <w:rStyle w:val="Hyperlink"/>
                    <w:noProof/>
                  </w:rPr>
                  <w:t>Genetic Algorithm:</w:t>
                </w:r>
                <w:r w:rsidR="006B7576">
                  <w:rPr>
                    <w:noProof/>
                    <w:webHidden/>
                  </w:rPr>
                  <w:tab/>
                </w:r>
                <w:r w:rsidR="006B7576">
                  <w:rPr>
                    <w:noProof/>
                    <w:webHidden/>
                  </w:rPr>
                  <w:fldChar w:fldCharType="begin"/>
                </w:r>
                <w:r w:rsidR="006B7576">
                  <w:rPr>
                    <w:noProof/>
                    <w:webHidden/>
                  </w:rPr>
                  <w:instrText xml:space="preserve"> PAGEREF _Toc192441166 \h </w:instrText>
                </w:r>
                <w:r w:rsidR="006B7576">
                  <w:rPr>
                    <w:noProof/>
                    <w:webHidden/>
                  </w:rPr>
                </w:r>
                <w:r w:rsidR="006B7576">
                  <w:rPr>
                    <w:noProof/>
                    <w:webHidden/>
                  </w:rPr>
                  <w:fldChar w:fldCharType="separate"/>
                </w:r>
                <w:r w:rsidR="006B7576">
                  <w:rPr>
                    <w:noProof/>
                    <w:webHidden/>
                  </w:rPr>
                  <w:t>2</w:t>
                </w:r>
                <w:r w:rsidR="006B7576">
                  <w:rPr>
                    <w:noProof/>
                    <w:webHidden/>
                  </w:rPr>
                  <w:fldChar w:fldCharType="end"/>
                </w:r>
              </w:hyperlink>
            </w:p>
            <w:p w14:paraId="61CCD209" w14:textId="72C125EC" w:rsidR="006B7576" w:rsidRDefault="006B7576">
              <w:pPr>
                <w:pStyle w:val="TOC2"/>
                <w:tabs>
                  <w:tab w:val="right" w:leader="dot" w:pos="9016"/>
                </w:tabs>
                <w:rPr>
                  <w:rFonts w:eastAsiaTheme="minorEastAsia"/>
                  <w:noProof/>
                  <w:kern w:val="2"/>
                  <w:szCs w:val="24"/>
                  <w:lang w:eastAsia="en-GB"/>
                  <w14:ligatures w14:val="standardContextual"/>
                </w:rPr>
              </w:pPr>
              <w:hyperlink w:anchor="_Toc192441167" w:history="1">
                <w:r w:rsidRPr="0022180F">
                  <w:rPr>
                    <w:rStyle w:val="Hyperlink"/>
                    <w:noProof/>
                  </w:rPr>
                  <w:t>Brainstorming For Genetic Algorithm:</w:t>
                </w:r>
                <w:r>
                  <w:rPr>
                    <w:noProof/>
                    <w:webHidden/>
                  </w:rPr>
                  <w:tab/>
                </w:r>
                <w:r>
                  <w:rPr>
                    <w:noProof/>
                    <w:webHidden/>
                  </w:rPr>
                  <w:fldChar w:fldCharType="begin"/>
                </w:r>
                <w:r>
                  <w:rPr>
                    <w:noProof/>
                    <w:webHidden/>
                  </w:rPr>
                  <w:instrText xml:space="preserve"> PAGEREF _Toc192441167 \h </w:instrText>
                </w:r>
                <w:r>
                  <w:rPr>
                    <w:noProof/>
                    <w:webHidden/>
                  </w:rPr>
                </w:r>
                <w:r>
                  <w:rPr>
                    <w:noProof/>
                    <w:webHidden/>
                  </w:rPr>
                  <w:fldChar w:fldCharType="separate"/>
                </w:r>
                <w:r>
                  <w:rPr>
                    <w:noProof/>
                    <w:webHidden/>
                  </w:rPr>
                  <w:t>2</w:t>
                </w:r>
                <w:r>
                  <w:rPr>
                    <w:noProof/>
                    <w:webHidden/>
                  </w:rPr>
                  <w:fldChar w:fldCharType="end"/>
                </w:r>
              </w:hyperlink>
            </w:p>
            <w:p w14:paraId="09A29790" w14:textId="6BCCB58F" w:rsidR="006B7576" w:rsidRDefault="006B7576">
              <w:pPr>
                <w:pStyle w:val="TOC1"/>
                <w:tabs>
                  <w:tab w:val="right" w:leader="dot" w:pos="9016"/>
                </w:tabs>
                <w:rPr>
                  <w:rFonts w:eastAsiaTheme="minorEastAsia"/>
                  <w:noProof/>
                  <w:kern w:val="2"/>
                  <w:szCs w:val="24"/>
                  <w:lang w:eastAsia="en-GB"/>
                  <w14:ligatures w14:val="standardContextual"/>
                </w:rPr>
              </w:pPr>
              <w:hyperlink w:anchor="_Toc192441168" w:history="1">
                <w:r w:rsidRPr="0022180F">
                  <w:rPr>
                    <w:rStyle w:val="Hyperlink"/>
                    <w:noProof/>
                  </w:rPr>
                  <w:t>The Problem (~30%)</w:t>
                </w:r>
                <w:r>
                  <w:rPr>
                    <w:noProof/>
                    <w:webHidden/>
                  </w:rPr>
                  <w:tab/>
                </w:r>
                <w:r>
                  <w:rPr>
                    <w:noProof/>
                    <w:webHidden/>
                  </w:rPr>
                  <w:fldChar w:fldCharType="begin"/>
                </w:r>
                <w:r>
                  <w:rPr>
                    <w:noProof/>
                    <w:webHidden/>
                  </w:rPr>
                  <w:instrText xml:space="preserve"> PAGEREF _Toc192441168 \h </w:instrText>
                </w:r>
                <w:r>
                  <w:rPr>
                    <w:noProof/>
                    <w:webHidden/>
                  </w:rPr>
                </w:r>
                <w:r>
                  <w:rPr>
                    <w:noProof/>
                    <w:webHidden/>
                  </w:rPr>
                  <w:fldChar w:fldCharType="separate"/>
                </w:r>
                <w:r>
                  <w:rPr>
                    <w:noProof/>
                    <w:webHidden/>
                  </w:rPr>
                  <w:t>2</w:t>
                </w:r>
                <w:r>
                  <w:rPr>
                    <w:noProof/>
                    <w:webHidden/>
                  </w:rPr>
                  <w:fldChar w:fldCharType="end"/>
                </w:r>
              </w:hyperlink>
            </w:p>
            <w:p w14:paraId="3D9D1F31" w14:textId="79E4E99C" w:rsidR="006B7576" w:rsidRDefault="006B7576">
              <w:pPr>
                <w:pStyle w:val="TOC2"/>
                <w:tabs>
                  <w:tab w:val="right" w:leader="dot" w:pos="9016"/>
                </w:tabs>
                <w:rPr>
                  <w:rFonts w:eastAsiaTheme="minorEastAsia"/>
                  <w:noProof/>
                  <w:kern w:val="2"/>
                  <w:szCs w:val="24"/>
                  <w:lang w:eastAsia="en-GB"/>
                  <w14:ligatures w14:val="standardContextual"/>
                </w:rPr>
              </w:pPr>
              <w:hyperlink w:anchor="_Toc192441169" w:history="1">
                <w:r w:rsidRPr="0022180F">
                  <w:rPr>
                    <w:rStyle w:val="Hyperlink"/>
                    <w:noProof/>
                  </w:rPr>
                  <w:t>Description of the Problem</w:t>
                </w:r>
                <w:r>
                  <w:rPr>
                    <w:noProof/>
                    <w:webHidden/>
                  </w:rPr>
                  <w:tab/>
                </w:r>
                <w:r>
                  <w:rPr>
                    <w:noProof/>
                    <w:webHidden/>
                  </w:rPr>
                  <w:fldChar w:fldCharType="begin"/>
                </w:r>
                <w:r>
                  <w:rPr>
                    <w:noProof/>
                    <w:webHidden/>
                  </w:rPr>
                  <w:instrText xml:space="preserve"> PAGEREF _Toc192441169 \h </w:instrText>
                </w:r>
                <w:r>
                  <w:rPr>
                    <w:noProof/>
                    <w:webHidden/>
                  </w:rPr>
                </w:r>
                <w:r>
                  <w:rPr>
                    <w:noProof/>
                    <w:webHidden/>
                  </w:rPr>
                  <w:fldChar w:fldCharType="separate"/>
                </w:r>
                <w:r>
                  <w:rPr>
                    <w:noProof/>
                    <w:webHidden/>
                  </w:rPr>
                  <w:t>2</w:t>
                </w:r>
                <w:r>
                  <w:rPr>
                    <w:noProof/>
                    <w:webHidden/>
                  </w:rPr>
                  <w:fldChar w:fldCharType="end"/>
                </w:r>
              </w:hyperlink>
            </w:p>
            <w:p w14:paraId="4FC27743" w14:textId="4796B1D4" w:rsidR="006B7576" w:rsidRDefault="006B7576">
              <w:pPr>
                <w:pStyle w:val="TOC2"/>
                <w:tabs>
                  <w:tab w:val="right" w:leader="dot" w:pos="9016"/>
                </w:tabs>
                <w:rPr>
                  <w:rFonts w:eastAsiaTheme="minorEastAsia"/>
                  <w:noProof/>
                  <w:kern w:val="2"/>
                  <w:szCs w:val="24"/>
                  <w:lang w:eastAsia="en-GB"/>
                  <w14:ligatures w14:val="standardContextual"/>
                </w:rPr>
              </w:pPr>
              <w:hyperlink w:anchor="_Toc192441170" w:history="1">
                <w:r w:rsidRPr="0022180F">
                  <w:rPr>
                    <w:rStyle w:val="Hyperlink"/>
                    <w:noProof/>
                  </w:rPr>
                  <w:t>Discussion of the Suitability of Genetic Algorithms</w:t>
                </w:r>
                <w:r>
                  <w:rPr>
                    <w:noProof/>
                    <w:webHidden/>
                  </w:rPr>
                  <w:tab/>
                </w:r>
                <w:r>
                  <w:rPr>
                    <w:noProof/>
                    <w:webHidden/>
                  </w:rPr>
                  <w:fldChar w:fldCharType="begin"/>
                </w:r>
                <w:r>
                  <w:rPr>
                    <w:noProof/>
                    <w:webHidden/>
                  </w:rPr>
                  <w:instrText xml:space="preserve"> PAGEREF _Toc192441170 \h </w:instrText>
                </w:r>
                <w:r>
                  <w:rPr>
                    <w:noProof/>
                    <w:webHidden/>
                  </w:rPr>
                </w:r>
                <w:r>
                  <w:rPr>
                    <w:noProof/>
                    <w:webHidden/>
                  </w:rPr>
                  <w:fldChar w:fldCharType="separate"/>
                </w:r>
                <w:r>
                  <w:rPr>
                    <w:noProof/>
                    <w:webHidden/>
                  </w:rPr>
                  <w:t>2</w:t>
                </w:r>
                <w:r>
                  <w:rPr>
                    <w:noProof/>
                    <w:webHidden/>
                  </w:rPr>
                  <w:fldChar w:fldCharType="end"/>
                </w:r>
              </w:hyperlink>
            </w:p>
            <w:p w14:paraId="726624B9" w14:textId="6EAA4F09" w:rsidR="006B7576" w:rsidRDefault="006B7576">
              <w:pPr>
                <w:pStyle w:val="TOC2"/>
                <w:tabs>
                  <w:tab w:val="right" w:leader="dot" w:pos="9016"/>
                </w:tabs>
                <w:rPr>
                  <w:rFonts w:eastAsiaTheme="minorEastAsia"/>
                  <w:noProof/>
                  <w:kern w:val="2"/>
                  <w:szCs w:val="24"/>
                  <w:lang w:eastAsia="en-GB"/>
                  <w14:ligatures w14:val="standardContextual"/>
                </w:rPr>
              </w:pPr>
              <w:hyperlink w:anchor="_Toc192441171" w:history="1">
                <w:r w:rsidRPr="0022180F">
                  <w:rPr>
                    <w:rStyle w:val="Hyperlink"/>
                    <w:noProof/>
                  </w:rPr>
                  <w:t>Complexity of the Problem</w:t>
                </w:r>
                <w:r>
                  <w:rPr>
                    <w:noProof/>
                    <w:webHidden/>
                  </w:rPr>
                  <w:tab/>
                </w:r>
                <w:r>
                  <w:rPr>
                    <w:noProof/>
                    <w:webHidden/>
                  </w:rPr>
                  <w:fldChar w:fldCharType="begin"/>
                </w:r>
                <w:r>
                  <w:rPr>
                    <w:noProof/>
                    <w:webHidden/>
                  </w:rPr>
                  <w:instrText xml:space="preserve"> PAGEREF _Toc192441171 \h </w:instrText>
                </w:r>
                <w:r>
                  <w:rPr>
                    <w:noProof/>
                    <w:webHidden/>
                  </w:rPr>
                </w:r>
                <w:r>
                  <w:rPr>
                    <w:noProof/>
                    <w:webHidden/>
                  </w:rPr>
                  <w:fldChar w:fldCharType="separate"/>
                </w:r>
                <w:r>
                  <w:rPr>
                    <w:noProof/>
                    <w:webHidden/>
                  </w:rPr>
                  <w:t>3</w:t>
                </w:r>
                <w:r>
                  <w:rPr>
                    <w:noProof/>
                    <w:webHidden/>
                  </w:rPr>
                  <w:fldChar w:fldCharType="end"/>
                </w:r>
              </w:hyperlink>
            </w:p>
            <w:p w14:paraId="539BAFD0" w14:textId="75B4EB87" w:rsidR="006B7576" w:rsidRDefault="006B7576">
              <w:pPr>
                <w:pStyle w:val="TOC1"/>
                <w:tabs>
                  <w:tab w:val="right" w:leader="dot" w:pos="9016"/>
                </w:tabs>
                <w:rPr>
                  <w:rFonts w:eastAsiaTheme="minorEastAsia"/>
                  <w:noProof/>
                  <w:kern w:val="2"/>
                  <w:szCs w:val="24"/>
                  <w:lang w:eastAsia="en-GB"/>
                  <w14:ligatures w14:val="standardContextual"/>
                </w:rPr>
              </w:pPr>
              <w:hyperlink w:anchor="_Toc192441172" w:history="1">
                <w:r w:rsidRPr="0022180F">
                  <w:rPr>
                    <w:rStyle w:val="Hyperlink"/>
                    <w:noProof/>
                  </w:rPr>
                  <w:t>The Problem and the Cost Function (~20%)</w:t>
                </w:r>
                <w:r>
                  <w:rPr>
                    <w:noProof/>
                    <w:webHidden/>
                  </w:rPr>
                  <w:tab/>
                </w:r>
                <w:r>
                  <w:rPr>
                    <w:noProof/>
                    <w:webHidden/>
                  </w:rPr>
                  <w:fldChar w:fldCharType="begin"/>
                </w:r>
                <w:r>
                  <w:rPr>
                    <w:noProof/>
                    <w:webHidden/>
                  </w:rPr>
                  <w:instrText xml:space="preserve"> PAGEREF _Toc192441172 \h </w:instrText>
                </w:r>
                <w:r>
                  <w:rPr>
                    <w:noProof/>
                    <w:webHidden/>
                  </w:rPr>
                </w:r>
                <w:r>
                  <w:rPr>
                    <w:noProof/>
                    <w:webHidden/>
                  </w:rPr>
                  <w:fldChar w:fldCharType="separate"/>
                </w:r>
                <w:r>
                  <w:rPr>
                    <w:noProof/>
                    <w:webHidden/>
                  </w:rPr>
                  <w:t>3</w:t>
                </w:r>
                <w:r>
                  <w:rPr>
                    <w:noProof/>
                    <w:webHidden/>
                  </w:rPr>
                  <w:fldChar w:fldCharType="end"/>
                </w:r>
              </w:hyperlink>
            </w:p>
            <w:p w14:paraId="16B499E7" w14:textId="237140CC" w:rsidR="006B7576" w:rsidRDefault="006B7576">
              <w:pPr>
                <w:pStyle w:val="TOC2"/>
                <w:tabs>
                  <w:tab w:val="right" w:leader="dot" w:pos="9016"/>
                </w:tabs>
                <w:rPr>
                  <w:rFonts w:eastAsiaTheme="minorEastAsia"/>
                  <w:noProof/>
                  <w:kern w:val="2"/>
                  <w:szCs w:val="24"/>
                  <w:lang w:eastAsia="en-GB"/>
                  <w14:ligatures w14:val="standardContextual"/>
                </w:rPr>
              </w:pPr>
              <w:hyperlink w:anchor="_Toc192441173" w:history="1">
                <w:r w:rsidRPr="0022180F">
                  <w:rPr>
                    <w:rStyle w:val="Hyperlink"/>
                    <w:noProof/>
                  </w:rPr>
                  <w:t>Fitness Function Code</w:t>
                </w:r>
                <w:r>
                  <w:rPr>
                    <w:noProof/>
                    <w:webHidden/>
                  </w:rPr>
                  <w:tab/>
                </w:r>
                <w:r>
                  <w:rPr>
                    <w:noProof/>
                    <w:webHidden/>
                  </w:rPr>
                  <w:fldChar w:fldCharType="begin"/>
                </w:r>
                <w:r>
                  <w:rPr>
                    <w:noProof/>
                    <w:webHidden/>
                  </w:rPr>
                  <w:instrText xml:space="preserve"> PAGEREF _Toc192441173 \h </w:instrText>
                </w:r>
                <w:r>
                  <w:rPr>
                    <w:noProof/>
                    <w:webHidden/>
                  </w:rPr>
                </w:r>
                <w:r>
                  <w:rPr>
                    <w:noProof/>
                    <w:webHidden/>
                  </w:rPr>
                  <w:fldChar w:fldCharType="separate"/>
                </w:r>
                <w:r>
                  <w:rPr>
                    <w:noProof/>
                    <w:webHidden/>
                  </w:rPr>
                  <w:t>3</w:t>
                </w:r>
                <w:r>
                  <w:rPr>
                    <w:noProof/>
                    <w:webHidden/>
                  </w:rPr>
                  <w:fldChar w:fldCharType="end"/>
                </w:r>
              </w:hyperlink>
            </w:p>
            <w:p w14:paraId="2980F681" w14:textId="1436B498" w:rsidR="006B7576" w:rsidRDefault="006B7576">
              <w:pPr>
                <w:pStyle w:val="TOC1"/>
                <w:tabs>
                  <w:tab w:val="right" w:leader="dot" w:pos="9016"/>
                </w:tabs>
                <w:rPr>
                  <w:rFonts w:eastAsiaTheme="minorEastAsia"/>
                  <w:noProof/>
                  <w:kern w:val="2"/>
                  <w:szCs w:val="24"/>
                  <w:lang w:eastAsia="en-GB"/>
                  <w14:ligatures w14:val="standardContextual"/>
                </w:rPr>
              </w:pPr>
              <w:hyperlink w:anchor="_Toc192441174" w:history="1">
                <w:r w:rsidRPr="0022180F">
                  <w:rPr>
                    <w:rStyle w:val="Hyperlink"/>
                    <w:noProof/>
                  </w:rPr>
                  <w:t>The Individual (~30%)</w:t>
                </w:r>
                <w:r>
                  <w:rPr>
                    <w:noProof/>
                    <w:webHidden/>
                  </w:rPr>
                  <w:tab/>
                </w:r>
                <w:r>
                  <w:rPr>
                    <w:noProof/>
                    <w:webHidden/>
                  </w:rPr>
                  <w:fldChar w:fldCharType="begin"/>
                </w:r>
                <w:r>
                  <w:rPr>
                    <w:noProof/>
                    <w:webHidden/>
                  </w:rPr>
                  <w:instrText xml:space="preserve"> PAGEREF _Toc192441174 \h </w:instrText>
                </w:r>
                <w:r>
                  <w:rPr>
                    <w:noProof/>
                    <w:webHidden/>
                  </w:rPr>
                </w:r>
                <w:r>
                  <w:rPr>
                    <w:noProof/>
                    <w:webHidden/>
                  </w:rPr>
                  <w:fldChar w:fldCharType="separate"/>
                </w:r>
                <w:r>
                  <w:rPr>
                    <w:noProof/>
                    <w:webHidden/>
                  </w:rPr>
                  <w:t>4</w:t>
                </w:r>
                <w:r>
                  <w:rPr>
                    <w:noProof/>
                    <w:webHidden/>
                  </w:rPr>
                  <w:fldChar w:fldCharType="end"/>
                </w:r>
              </w:hyperlink>
            </w:p>
            <w:p w14:paraId="537D868F" w14:textId="05D98E48" w:rsidR="006B7576" w:rsidRDefault="006B7576">
              <w:pPr>
                <w:pStyle w:val="TOC2"/>
                <w:tabs>
                  <w:tab w:val="right" w:leader="dot" w:pos="9016"/>
                </w:tabs>
                <w:rPr>
                  <w:rFonts w:eastAsiaTheme="minorEastAsia"/>
                  <w:noProof/>
                  <w:kern w:val="2"/>
                  <w:szCs w:val="24"/>
                  <w:lang w:eastAsia="en-GB"/>
                  <w14:ligatures w14:val="standardContextual"/>
                </w:rPr>
              </w:pPr>
              <w:hyperlink w:anchor="_Toc192441175" w:history="1">
                <w:r w:rsidRPr="0022180F">
                  <w:rPr>
                    <w:rStyle w:val="Hyperlink"/>
                    <w:noProof/>
                  </w:rPr>
                  <w:t>Chromosome Representation</w:t>
                </w:r>
                <w:r>
                  <w:rPr>
                    <w:noProof/>
                    <w:webHidden/>
                  </w:rPr>
                  <w:tab/>
                </w:r>
                <w:r>
                  <w:rPr>
                    <w:noProof/>
                    <w:webHidden/>
                  </w:rPr>
                  <w:fldChar w:fldCharType="begin"/>
                </w:r>
                <w:r>
                  <w:rPr>
                    <w:noProof/>
                    <w:webHidden/>
                  </w:rPr>
                  <w:instrText xml:space="preserve"> PAGEREF _Toc192441175 \h </w:instrText>
                </w:r>
                <w:r>
                  <w:rPr>
                    <w:noProof/>
                    <w:webHidden/>
                  </w:rPr>
                </w:r>
                <w:r>
                  <w:rPr>
                    <w:noProof/>
                    <w:webHidden/>
                  </w:rPr>
                  <w:fldChar w:fldCharType="separate"/>
                </w:r>
                <w:r>
                  <w:rPr>
                    <w:noProof/>
                    <w:webHidden/>
                  </w:rPr>
                  <w:t>4</w:t>
                </w:r>
                <w:r>
                  <w:rPr>
                    <w:noProof/>
                    <w:webHidden/>
                  </w:rPr>
                  <w:fldChar w:fldCharType="end"/>
                </w:r>
              </w:hyperlink>
            </w:p>
            <w:p w14:paraId="119FF1AC" w14:textId="0706603A" w:rsidR="006B7576" w:rsidRDefault="006B7576">
              <w:pPr>
                <w:pStyle w:val="TOC2"/>
                <w:tabs>
                  <w:tab w:val="right" w:leader="dot" w:pos="9016"/>
                </w:tabs>
                <w:rPr>
                  <w:rFonts w:eastAsiaTheme="minorEastAsia"/>
                  <w:noProof/>
                  <w:kern w:val="2"/>
                  <w:szCs w:val="24"/>
                  <w:lang w:eastAsia="en-GB"/>
                  <w14:ligatures w14:val="standardContextual"/>
                </w:rPr>
              </w:pPr>
              <w:hyperlink w:anchor="_Toc192441176" w:history="1">
                <w:r w:rsidRPr="0022180F">
                  <w:rPr>
                    <w:rStyle w:val="Hyperlink"/>
                    <w:noProof/>
                  </w:rPr>
                  <w:t>Crossover</w:t>
                </w:r>
                <w:r>
                  <w:rPr>
                    <w:noProof/>
                    <w:webHidden/>
                  </w:rPr>
                  <w:tab/>
                </w:r>
                <w:r>
                  <w:rPr>
                    <w:noProof/>
                    <w:webHidden/>
                  </w:rPr>
                  <w:fldChar w:fldCharType="begin"/>
                </w:r>
                <w:r>
                  <w:rPr>
                    <w:noProof/>
                    <w:webHidden/>
                  </w:rPr>
                  <w:instrText xml:space="preserve"> PAGEREF _Toc192441176 \h </w:instrText>
                </w:r>
                <w:r>
                  <w:rPr>
                    <w:noProof/>
                    <w:webHidden/>
                  </w:rPr>
                </w:r>
                <w:r>
                  <w:rPr>
                    <w:noProof/>
                    <w:webHidden/>
                  </w:rPr>
                  <w:fldChar w:fldCharType="separate"/>
                </w:r>
                <w:r>
                  <w:rPr>
                    <w:noProof/>
                    <w:webHidden/>
                  </w:rPr>
                  <w:t>4</w:t>
                </w:r>
                <w:r>
                  <w:rPr>
                    <w:noProof/>
                    <w:webHidden/>
                  </w:rPr>
                  <w:fldChar w:fldCharType="end"/>
                </w:r>
              </w:hyperlink>
            </w:p>
            <w:p w14:paraId="4006FF2B" w14:textId="7B5A7185" w:rsidR="006B7576" w:rsidRDefault="006B7576">
              <w:pPr>
                <w:pStyle w:val="TOC2"/>
                <w:tabs>
                  <w:tab w:val="right" w:leader="dot" w:pos="9016"/>
                </w:tabs>
                <w:rPr>
                  <w:rFonts w:eastAsiaTheme="minorEastAsia"/>
                  <w:noProof/>
                  <w:kern w:val="2"/>
                  <w:szCs w:val="24"/>
                  <w:lang w:eastAsia="en-GB"/>
                  <w14:ligatures w14:val="standardContextual"/>
                </w:rPr>
              </w:pPr>
              <w:hyperlink w:anchor="_Toc192441177" w:history="1">
                <w:r w:rsidRPr="0022180F">
                  <w:rPr>
                    <w:rStyle w:val="Hyperlink"/>
                    <w:noProof/>
                  </w:rPr>
                  <w:t>Mutation</w:t>
                </w:r>
                <w:r>
                  <w:rPr>
                    <w:noProof/>
                    <w:webHidden/>
                  </w:rPr>
                  <w:tab/>
                </w:r>
                <w:r>
                  <w:rPr>
                    <w:noProof/>
                    <w:webHidden/>
                  </w:rPr>
                  <w:fldChar w:fldCharType="begin"/>
                </w:r>
                <w:r>
                  <w:rPr>
                    <w:noProof/>
                    <w:webHidden/>
                  </w:rPr>
                  <w:instrText xml:space="preserve"> PAGEREF _Toc192441177 \h </w:instrText>
                </w:r>
                <w:r>
                  <w:rPr>
                    <w:noProof/>
                    <w:webHidden/>
                  </w:rPr>
                </w:r>
                <w:r>
                  <w:rPr>
                    <w:noProof/>
                    <w:webHidden/>
                  </w:rPr>
                  <w:fldChar w:fldCharType="separate"/>
                </w:r>
                <w:r>
                  <w:rPr>
                    <w:noProof/>
                    <w:webHidden/>
                  </w:rPr>
                  <w:t>4</w:t>
                </w:r>
                <w:r>
                  <w:rPr>
                    <w:noProof/>
                    <w:webHidden/>
                  </w:rPr>
                  <w:fldChar w:fldCharType="end"/>
                </w:r>
              </w:hyperlink>
            </w:p>
            <w:p w14:paraId="6777EA7D" w14:textId="01AD1DCE" w:rsidR="006B7576" w:rsidRDefault="006B7576">
              <w:pPr>
                <w:pStyle w:val="TOC2"/>
                <w:tabs>
                  <w:tab w:val="right" w:leader="dot" w:pos="9016"/>
                </w:tabs>
                <w:rPr>
                  <w:rFonts w:eastAsiaTheme="minorEastAsia"/>
                  <w:noProof/>
                  <w:kern w:val="2"/>
                  <w:szCs w:val="24"/>
                  <w:lang w:eastAsia="en-GB"/>
                  <w14:ligatures w14:val="standardContextual"/>
                </w:rPr>
              </w:pPr>
              <w:hyperlink w:anchor="_Toc192441178" w:history="1">
                <w:r w:rsidRPr="0022180F">
                  <w:rPr>
                    <w:rStyle w:val="Hyperlink"/>
                    <w:noProof/>
                  </w:rPr>
                  <w:t>Code for Individual Class</w:t>
                </w:r>
                <w:r>
                  <w:rPr>
                    <w:noProof/>
                    <w:webHidden/>
                  </w:rPr>
                  <w:tab/>
                </w:r>
                <w:r>
                  <w:rPr>
                    <w:noProof/>
                    <w:webHidden/>
                  </w:rPr>
                  <w:fldChar w:fldCharType="begin"/>
                </w:r>
                <w:r>
                  <w:rPr>
                    <w:noProof/>
                    <w:webHidden/>
                  </w:rPr>
                  <w:instrText xml:space="preserve"> PAGEREF _Toc192441178 \h </w:instrText>
                </w:r>
                <w:r>
                  <w:rPr>
                    <w:noProof/>
                    <w:webHidden/>
                  </w:rPr>
                </w:r>
                <w:r>
                  <w:rPr>
                    <w:noProof/>
                    <w:webHidden/>
                  </w:rPr>
                  <w:fldChar w:fldCharType="separate"/>
                </w:r>
                <w:r>
                  <w:rPr>
                    <w:noProof/>
                    <w:webHidden/>
                  </w:rPr>
                  <w:t>5</w:t>
                </w:r>
                <w:r>
                  <w:rPr>
                    <w:noProof/>
                    <w:webHidden/>
                  </w:rPr>
                  <w:fldChar w:fldCharType="end"/>
                </w:r>
              </w:hyperlink>
            </w:p>
            <w:p w14:paraId="7E6B9D64" w14:textId="3A3997C7" w:rsidR="006B7576" w:rsidRDefault="006B7576">
              <w:pPr>
                <w:pStyle w:val="TOC1"/>
                <w:tabs>
                  <w:tab w:val="right" w:leader="dot" w:pos="9016"/>
                </w:tabs>
                <w:rPr>
                  <w:rFonts w:eastAsiaTheme="minorEastAsia"/>
                  <w:noProof/>
                  <w:kern w:val="2"/>
                  <w:szCs w:val="24"/>
                  <w:lang w:eastAsia="en-GB"/>
                  <w14:ligatures w14:val="standardContextual"/>
                </w:rPr>
              </w:pPr>
              <w:hyperlink w:anchor="_Toc192441179" w:history="1">
                <w:r w:rsidRPr="0022180F">
                  <w:rPr>
                    <w:rStyle w:val="Hyperlink"/>
                    <w:noProof/>
                  </w:rPr>
                  <w:t>Running the Algorithm (~10%)</w:t>
                </w:r>
                <w:r>
                  <w:rPr>
                    <w:noProof/>
                    <w:webHidden/>
                  </w:rPr>
                  <w:tab/>
                </w:r>
                <w:r>
                  <w:rPr>
                    <w:noProof/>
                    <w:webHidden/>
                  </w:rPr>
                  <w:fldChar w:fldCharType="begin"/>
                </w:r>
                <w:r>
                  <w:rPr>
                    <w:noProof/>
                    <w:webHidden/>
                  </w:rPr>
                  <w:instrText xml:space="preserve"> PAGEREF _Toc192441179 \h </w:instrText>
                </w:r>
                <w:r>
                  <w:rPr>
                    <w:noProof/>
                    <w:webHidden/>
                  </w:rPr>
                </w:r>
                <w:r>
                  <w:rPr>
                    <w:noProof/>
                    <w:webHidden/>
                  </w:rPr>
                  <w:fldChar w:fldCharType="separate"/>
                </w:r>
                <w:r>
                  <w:rPr>
                    <w:noProof/>
                    <w:webHidden/>
                  </w:rPr>
                  <w:t>6</w:t>
                </w:r>
                <w:r>
                  <w:rPr>
                    <w:noProof/>
                    <w:webHidden/>
                  </w:rPr>
                  <w:fldChar w:fldCharType="end"/>
                </w:r>
              </w:hyperlink>
            </w:p>
            <w:p w14:paraId="0181F952" w14:textId="7CD06136" w:rsidR="006B7576" w:rsidRDefault="006B7576">
              <w:pPr>
                <w:pStyle w:val="TOC2"/>
                <w:tabs>
                  <w:tab w:val="right" w:leader="dot" w:pos="9016"/>
                </w:tabs>
                <w:rPr>
                  <w:rFonts w:eastAsiaTheme="minorEastAsia"/>
                  <w:noProof/>
                  <w:kern w:val="2"/>
                  <w:szCs w:val="24"/>
                  <w:lang w:eastAsia="en-GB"/>
                  <w14:ligatures w14:val="standardContextual"/>
                </w:rPr>
              </w:pPr>
              <w:hyperlink w:anchor="_Toc192441180" w:history="1">
                <w:r w:rsidRPr="0022180F">
                  <w:rPr>
                    <w:rStyle w:val="Hyperlink"/>
                    <w:noProof/>
                  </w:rPr>
                  <w:t>Parameter Choices</w:t>
                </w:r>
                <w:r>
                  <w:rPr>
                    <w:noProof/>
                    <w:webHidden/>
                  </w:rPr>
                  <w:tab/>
                </w:r>
                <w:r>
                  <w:rPr>
                    <w:noProof/>
                    <w:webHidden/>
                  </w:rPr>
                  <w:fldChar w:fldCharType="begin"/>
                </w:r>
                <w:r>
                  <w:rPr>
                    <w:noProof/>
                    <w:webHidden/>
                  </w:rPr>
                  <w:instrText xml:space="preserve"> PAGEREF _Toc192441180 \h </w:instrText>
                </w:r>
                <w:r>
                  <w:rPr>
                    <w:noProof/>
                    <w:webHidden/>
                  </w:rPr>
                </w:r>
                <w:r>
                  <w:rPr>
                    <w:noProof/>
                    <w:webHidden/>
                  </w:rPr>
                  <w:fldChar w:fldCharType="separate"/>
                </w:r>
                <w:r>
                  <w:rPr>
                    <w:noProof/>
                    <w:webHidden/>
                  </w:rPr>
                  <w:t>6</w:t>
                </w:r>
                <w:r>
                  <w:rPr>
                    <w:noProof/>
                    <w:webHidden/>
                  </w:rPr>
                  <w:fldChar w:fldCharType="end"/>
                </w:r>
              </w:hyperlink>
            </w:p>
            <w:p w14:paraId="72467928" w14:textId="500F4DBC" w:rsidR="006B7576" w:rsidRDefault="006B7576">
              <w:pPr>
                <w:pStyle w:val="TOC2"/>
                <w:tabs>
                  <w:tab w:val="right" w:leader="dot" w:pos="9016"/>
                </w:tabs>
                <w:rPr>
                  <w:rFonts w:eastAsiaTheme="minorEastAsia"/>
                  <w:noProof/>
                  <w:kern w:val="2"/>
                  <w:szCs w:val="24"/>
                  <w:lang w:eastAsia="en-GB"/>
                  <w14:ligatures w14:val="standardContextual"/>
                </w:rPr>
              </w:pPr>
              <w:hyperlink w:anchor="_Toc192441181" w:history="1">
                <w:r w:rsidRPr="0022180F">
                  <w:rPr>
                    <w:rStyle w:val="Hyperlink"/>
                    <w:noProof/>
                  </w:rPr>
                  <w:t>Genetic Algorithm Execution Code</w:t>
                </w:r>
                <w:r>
                  <w:rPr>
                    <w:noProof/>
                    <w:webHidden/>
                  </w:rPr>
                  <w:tab/>
                </w:r>
                <w:r>
                  <w:rPr>
                    <w:noProof/>
                    <w:webHidden/>
                  </w:rPr>
                  <w:fldChar w:fldCharType="begin"/>
                </w:r>
                <w:r>
                  <w:rPr>
                    <w:noProof/>
                    <w:webHidden/>
                  </w:rPr>
                  <w:instrText xml:space="preserve"> PAGEREF _Toc192441181 \h </w:instrText>
                </w:r>
                <w:r>
                  <w:rPr>
                    <w:noProof/>
                    <w:webHidden/>
                  </w:rPr>
                </w:r>
                <w:r>
                  <w:rPr>
                    <w:noProof/>
                    <w:webHidden/>
                  </w:rPr>
                  <w:fldChar w:fldCharType="separate"/>
                </w:r>
                <w:r>
                  <w:rPr>
                    <w:noProof/>
                    <w:webHidden/>
                  </w:rPr>
                  <w:t>7</w:t>
                </w:r>
                <w:r>
                  <w:rPr>
                    <w:noProof/>
                    <w:webHidden/>
                  </w:rPr>
                  <w:fldChar w:fldCharType="end"/>
                </w:r>
              </w:hyperlink>
            </w:p>
            <w:p w14:paraId="14A2E07B" w14:textId="75E4F083" w:rsidR="006B7576" w:rsidRDefault="006B7576">
              <w:pPr>
                <w:pStyle w:val="TOC1"/>
                <w:tabs>
                  <w:tab w:val="right" w:leader="dot" w:pos="9016"/>
                </w:tabs>
                <w:rPr>
                  <w:rFonts w:eastAsiaTheme="minorEastAsia"/>
                  <w:noProof/>
                  <w:kern w:val="2"/>
                  <w:szCs w:val="24"/>
                  <w:lang w:eastAsia="en-GB"/>
                  <w14:ligatures w14:val="standardContextual"/>
                </w:rPr>
              </w:pPr>
              <w:hyperlink w:anchor="_Toc192441182" w:history="1">
                <w:r w:rsidRPr="0022180F">
                  <w:rPr>
                    <w:rStyle w:val="Hyperlink"/>
                    <w:noProof/>
                  </w:rPr>
                  <w:t>Results and Conclusions (~10%)</w:t>
                </w:r>
                <w:r>
                  <w:rPr>
                    <w:noProof/>
                    <w:webHidden/>
                  </w:rPr>
                  <w:tab/>
                </w:r>
                <w:r>
                  <w:rPr>
                    <w:noProof/>
                    <w:webHidden/>
                  </w:rPr>
                  <w:fldChar w:fldCharType="begin"/>
                </w:r>
                <w:r>
                  <w:rPr>
                    <w:noProof/>
                    <w:webHidden/>
                  </w:rPr>
                  <w:instrText xml:space="preserve"> PAGEREF _Toc192441182 \h </w:instrText>
                </w:r>
                <w:r>
                  <w:rPr>
                    <w:noProof/>
                    <w:webHidden/>
                  </w:rPr>
                </w:r>
                <w:r>
                  <w:rPr>
                    <w:noProof/>
                    <w:webHidden/>
                  </w:rPr>
                  <w:fldChar w:fldCharType="separate"/>
                </w:r>
                <w:r>
                  <w:rPr>
                    <w:noProof/>
                    <w:webHidden/>
                  </w:rPr>
                  <w:t>8</w:t>
                </w:r>
                <w:r>
                  <w:rPr>
                    <w:noProof/>
                    <w:webHidden/>
                  </w:rPr>
                  <w:fldChar w:fldCharType="end"/>
                </w:r>
              </w:hyperlink>
            </w:p>
            <w:p w14:paraId="478A91BF" w14:textId="66AA21CD" w:rsidR="006B7576" w:rsidRDefault="006B7576">
              <w:pPr>
                <w:pStyle w:val="TOC2"/>
                <w:tabs>
                  <w:tab w:val="right" w:leader="dot" w:pos="9016"/>
                </w:tabs>
                <w:rPr>
                  <w:rFonts w:eastAsiaTheme="minorEastAsia"/>
                  <w:noProof/>
                  <w:kern w:val="2"/>
                  <w:szCs w:val="24"/>
                  <w:lang w:eastAsia="en-GB"/>
                  <w14:ligatures w14:val="standardContextual"/>
                </w:rPr>
              </w:pPr>
              <w:hyperlink w:anchor="_Toc192441183" w:history="1">
                <w:r w:rsidRPr="0022180F">
                  <w:rPr>
                    <w:rStyle w:val="Hyperlink"/>
                    <w:noProof/>
                  </w:rPr>
                  <w:t>Results</w:t>
                </w:r>
                <w:r>
                  <w:rPr>
                    <w:noProof/>
                    <w:webHidden/>
                  </w:rPr>
                  <w:tab/>
                </w:r>
                <w:r>
                  <w:rPr>
                    <w:noProof/>
                    <w:webHidden/>
                  </w:rPr>
                  <w:fldChar w:fldCharType="begin"/>
                </w:r>
                <w:r>
                  <w:rPr>
                    <w:noProof/>
                    <w:webHidden/>
                  </w:rPr>
                  <w:instrText xml:space="preserve"> PAGEREF _Toc192441183 \h </w:instrText>
                </w:r>
                <w:r>
                  <w:rPr>
                    <w:noProof/>
                    <w:webHidden/>
                  </w:rPr>
                </w:r>
                <w:r>
                  <w:rPr>
                    <w:noProof/>
                    <w:webHidden/>
                  </w:rPr>
                  <w:fldChar w:fldCharType="separate"/>
                </w:r>
                <w:r>
                  <w:rPr>
                    <w:noProof/>
                    <w:webHidden/>
                  </w:rPr>
                  <w:t>8</w:t>
                </w:r>
                <w:r>
                  <w:rPr>
                    <w:noProof/>
                    <w:webHidden/>
                  </w:rPr>
                  <w:fldChar w:fldCharType="end"/>
                </w:r>
              </w:hyperlink>
            </w:p>
            <w:p w14:paraId="2A0615AB" w14:textId="4ADDF412" w:rsidR="006B7576" w:rsidRDefault="006B7576">
              <w:pPr>
                <w:pStyle w:val="TOC3"/>
                <w:tabs>
                  <w:tab w:val="right" w:leader="dot" w:pos="9016"/>
                </w:tabs>
                <w:rPr>
                  <w:rFonts w:eastAsiaTheme="minorEastAsia"/>
                  <w:noProof/>
                  <w:kern w:val="2"/>
                  <w:szCs w:val="24"/>
                  <w:lang w:eastAsia="en-GB"/>
                  <w14:ligatures w14:val="standardContextual"/>
                </w:rPr>
              </w:pPr>
              <w:hyperlink w:anchor="_Toc192441184" w:history="1">
                <w:r w:rsidRPr="0022180F">
                  <w:rPr>
                    <w:rStyle w:val="Hyperlink"/>
                    <w:noProof/>
                  </w:rPr>
                  <w:t>Challenges and Limitations</w:t>
                </w:r>
                <w:r>
                  <w:rPr>
                    <w:noProof/>
                    <w:webHidden/>
                  </w:rPr>
                  <w:tab/>
                </w:r>
                <w:r>
                  <w:rPr>
                    <w:noProof/>
                    <w:webHidden/>
                  </w:rPr>
                  <w:fldChar w:fldCharType="begin"/>
                </w:r>
                <w:r>
                  <w:rPr>
                    <w:noProof/>
                    <w:webHidden/>
                  </w:rPr>
                  <w:instrText xml:space="preserve"> PAGEREF _Toc192441184 \h </w:instrText>
                </w:r>
                <w:r>
                  <w:rPr>
                    <w:noProof/>
                    <w:webHidden/>
                  </w:rPr>
                </w:r>
                <w:r>
                  <w:rPr>
                    <w:noProof/>
                    <w:webHidden/>
                  </w:rPr>
                  <w:fldChar w:fldCharType="separate"/>
                </w:r>
                <w:r>
                  <w:rPr>
                    <w:noProof/>
                    <w:webHidden/>
                  </w:rPr>
                  <w:t>8</w:t>
                </w:r>
                <w:r>
                  <w:rPr>
                    <w:noProof/>
                    <w:webHidden/>
                  </w:rPr>
                  <w:fldChar w:fldCharType="end"/>
                </w:r>
              </w:hyperlink>
            </w:p>
            <w:p w14:paraId="467A0D53" w14:textId="5CCB8FDE" w:rsidR="006B7576" w:rsidRDefault="006B7576">
              <w:pPr>
                <w:pStyle w:val="TOC3"/>
                <w:tabs>
                  <w:tab w:val="right" w:leader="dot" w:pos="9016"/>
                </w:tabs>
                <w:rPr>
                  <w:rFonts w:eastAsiaTheme="minorEastAsia"/>
                  <w:noProof/>
                  <w:kern w:val="2"/>
                  <w:szCs w:val="24"/>
                  <w:lang w:eastAsia="en-GB"/>
                  <w14:ligatures w14:val="standardContextual"/>
                </w:rPr>
              </w:pPr>
              <w:hyperlink w:anchor="_Toc192441185" w:history="1">
                <w:r w:rsidRPr="0022180F">
                  <w:rPr>
                    <w:rStyle w:val="Hyperlink"/>
                    <w:noProof/>
                  </w:rPr>
                  <w:t>Conclusions</w:t>
                </w:r>
                <w:r>
                  <w:rPr>
                    <w:noProof/>
                    <w:webHidden/>
                  </w:rPr>
                  <w:tab/>
                </w:r>
                <w:r>
                  <w:rPr>
                    <w:noProof/>
                    <w:webHidden/>
                  </w:rPr>
                  <w:fldChar w:fldCharType="begin"/>
                </w:r>
                <w:r>
                  <w:rPr>
                    <w:noProof/>
                    <w:webHidden/>
                  </w:rPr>
                  <w:instrText xml:space="preserve"> PAGEREF _Toc192441185 \h </w:instrText>
                </w:r>
                <w:r>
                  <w:rPr>
                    <w:noProof/>
                    <w:webHidden/>
                  </w:rPr>
                </w:r>
                <w:r>
                  <w:rPr>
                    <w:noProof/>
                    <w:webHidden/>
                  </w:rPr>
                  <w:fldChar w:fldCharType="separate"/>
                </w:r>
                <w:r>
                  <w:rPr>
                    <w:noProof/>
                    <w:webHidden/>
                  </w:rPr>
                  <w:t>9</w:t>
                </w:r>
                <w:r>
                  <w:rPr>
                    <w:noProof/>
                    <w:webHidden/>
                  </w:rPr>
                  <w:fldChar w:fldCharType="end"/>
                </w:r>
              </w:hyperlink>
            </w:p>
            <w:p w14:paraId="535DF893" w14:textId="278790E9" w:rsidR="006B7576" w:rsidRDefault="006B7576">
              <w:pPr>
                <w:pStyle w:val="TOC3"/>
                <w:tabs>
                  <w:tab w:val="right" w:leader="dot" w:pos="9016"/>
                </w:tabs>
                <w:rPr>
                  <w:rFonts w:eastAsiaTheme="minorEastAsia"/>
                  <w:noProof/>
                  <w:kern w:val="2"/>
                  <w:szCs w:val="24"/>
                  <w:lang w:eastAsia="en-GB"/>
                  <w14:ligatures w14:val="standardContextual"/>
                </w:rPr>
              </w:pPr>
              <w:hyperlink w:anchor="_Toc192441186" w:history="1">
                <w:r w:rsidRPr="0022180F">
                  <w:rPr>
                    <w:rStyle w:val="Hyperlink"/>
                    <w:noProof/>
                  </w:rPr>
                  <w:t>Future Directions</w:t>
                </w:r>
                <w:r>
                  <w:rPr>
                    <w:noProof/>
                    <w:webHidden/>
                  </w:rPr>
                  <w:tab/>
                </w:r>
                <w:r>
                  <w:rPr>
                    <w:noProof/>
                    <w:webHidden/>
                  </w:rPr>
                  <w:fldChar w:fldCharType="begin"/>
                </w:r>
                <w:r>
                  <w:rPr>
                    <w:noProof/>
                    <w:webHidden/>
                  </w:rPr>
                  <w:instrText xml:space="preserve"> PAGEREF _Toc192441186 \h </w:instrText>
                </w:r>
                <w:r>
                  <w:rPr>
                    <w:noProof/>
                    <w:webHidden/>
                  </w:rPr>
                </w:r>
                <w:r>
                  <w:rPr>
                    <w:noProof/>
                    <w:webHidden/>
                  </w:rPr>
                  <w:fldChar w:fldCharType="separate"/>
                </w:r>
                <w:r>
                  <w:rPr>
                    <w:noProof/>
                    <w:webHidden/>
                  </w:rPr>
                  <w:t>9</w:t>
                </w:r>
                <w:r>
                  <w:rPr>
                    <w:noProof/>
                    <w:webHidden/>
                  </w:rPr>
                  <w:fldChar w:fldCharType="end"/>
                </w:r>
              </w:hyperlink>
            </w:p>
            <w:p w14:paraId="57160DEC" w14:textId="0A3BF091" w:rsidR="006B7576" w:rsidRDefault="006B7576">
              <w:pPr>
                <w:pStyle w:val="TOC2"/>
                <w:tabs>
                  <w:tab w:val="right" w:leader="dot" w:pos="9016"/>
                </w:tabs>
                <w:rPr>
                  <w:rFonts w:eastAsiaTheme="minorEastAsia"/>
                  <w:noProof/>
                  <w:kern w:val="2"/>
                  <w:szCs w:val="24"/>
                  <w:lang w:eastAsia="en-GB"/>
                  <w14:ligatures w14:val="standardContextual"/>
                </w:rPr>
              </w:pPr>
              <w:hyperlink w:anchor="_Toc192441187" w:history="1">
                <w:r w:rsidRPr="0022180F">
                  <w:rPr>
                    <w:rStyle w:val="Hyperlink"/>
                    <w:noProof/>
                  </w:rPr>
                  <w:t>Issues Discussion</w:t>
                </w:r>
                <w:r>
                  <w:rPr>
                    <w:noProof/>
                    <w:webHidden/>
                  </w:rPr>
                  <w:tab/>
                </w:r>
                <w:r>
                  <w:rPr>
                    <w:noProof/>
                    <w:webHidden/>
                  </w:rPr>
                  <w:fldChar w:fldCharType="begin"/>
                </w:r>
                <w:r>
                  <w:rPr>
                    <w:noProof/>
                    <w:webHidden/>
                  </w:rPr>
                  <w:instrText xml:space="preserve"> PAGEREF _Toc192441187 \h </w:instrText>
                </w:r>
                <w:r>
                  <w:rPr>
                    <w:noProof/>
                    <w:webHidden/>
                  </w:rPr>
                </w:r>
                <w:r>
                  <w:rPr>
                    <w:noProof/>
                    <w:webHidden/>
                  </w:rPr>
                  <w:fldChar w:fldCharType="separate"/>
                </w:r>
                <w:r>
                  <w:rPr>
                    <w:noProof/>
                    <w:webHidden/>
                  </w:rPr>
                  <w:t>9</w:t>
                </w:r>
                <w:r>
                  <w:rPr>
                    <w:noProof/>
                    <w:webHidden/>
                  </w:rPr>
                  <w:fldChar w:fldCharType="end"/>
                </w:r>
              </w:hyperlink>
            </w:p>
            <w:p w14:paraId="0420ED81" w14:textId="1D323316" w:rsidR="006B7576" w:rsidRDefault="006B7576">
              <w:pPr>
                <w:pStyle w:val="TOC1"/>
                <w:tabs>
                  <w:tab w:val="right" w:leader="dot" w:pos="9016"/>
                </w:tabs>
                <w:rPr>
                  <w:rFonts w:eastAsiaTheme="minorEastAsia"/>
                  <w:noProof/>
                  <w:kern w:val="2"/>
                  <w:szCs w:val="24"/>
                  <w:lang w:eastAsia="en-GB"/>
                  <w14:ligatures w14:val="standardContextual"/>
                </w:rPr>
              </w:pPr>
              <w:hyperlink w:anchor="_Toc192441188" w:history="1">
                <w:r w:rsidRPr="0022180F">
                  <w:rPr>
                    <w:rStyle w:val="Hyperlink"/>
                    <w:noProof/>
                  </w:rPr>
                  <w:t>Unity Project Creation Process:</w:t>
                </w:r>
                <w:r>
                  <w:rPr>
                    <w:noProof/>
                    <w:webHidden/>
                  </w:rPr>
                  <w:tab/>
                </w:r>
                <w:r>
                  <w:rPr>
                    <w:noProof/>
                    <w:webHidden/>
                  </w:rPr>
                  <w:fldChar w:fldCharType="begin"/>
                </w:r>
                <w:r>
                  <w:rPr>
                    <w:noProof/>
                    <w:webHidden/>
                  </w:rPr>
                  <w:instrText xml:space="preserve"> PAGEREF _Toc192441188 \h </w:instrText>
                </w:r>
                <w:r>
                  <w:rPr>
                    <w:noProof/>
                    <w:webHidden/>
                  </w:rPr>
                </w:r>
                <w:r>
                  <w:rPr>
                    <w:noProof/>
                    <w:webHidden/>
                  </w:rPr>
                  <w:fldChar w:fldCharType="separate"/>
                </w:r>
                <w:r>
                  <w:rPr>
                    <w:noProof/>
                    <w:webHidden/>
                  </w:rPr>
                  <w:t>11</w:t>
                </w:r>
                <w:r>
                  <w:rPr>
                    <w:noProof/>
                    <w:webHidden/>
                  </w:rPr>
                  <w:fldChar w:fldCharType="end"/>
                </w:r>
              </w:hyperlink>
            </w:p>
            <w:p w14:paraId="7E442E60" w14:textId="59949504" w:rsidR="006B7576" w:rsidRDefault="006B7576">
              <w:pPr>
                <w:pStyle w:val="TOC2"/>
                <w:tabs>
                  <w:tab w:val="right" w:leader="dot" w:pos="9016"/>
                </w:tabs>
                <w:rPr>
                  <w:rFonts w:eastAsiaTheme="minorEastAsia"/>
                  <w:noProof/>
                  <w:kern w:val="2"/>
                  <w:szCs w:val="24"/>
                  <w:lang w:eastAsia="en-GB"/>
                  <w14:ligatures w14:val="standardContextual"/>
                </w:rPr>
              </w:pPr>
              <w:hyperlink w:anchor="_Toc192441189" w:history="1">
                <w:r w:rsidRPr="0022180F">
                  <w:rPr>
                    <w:rStyle w:val="Hyperlink"/>
                    <w:noProof/>
                  </w:rPr>
                  <w:t>C# Genetic Algorithm Explanation</w:t>
                </w:r>
                <w:r>
                  <w:rPr>
                    <w:noProof/>
                    <w:webHidden/>
                  </w:rPr>
                  <w:tab/>
                </w:r>
                <w:r>
                  <w:rPr>
                    <w:noProof/>
                    <w:webHidden/>
                  </w:rPr>
                  <w:fldChar w:fldCharType="begin"/>
                </w:r>
                <w:r>
                  <w:rPr>
                    <w:noProof/>
                    <w:webHidden/>
                  </w:rPr>
                  <w:instrText xml:space="preserve"> PAGEREF _Toc192441189 \h </w:instrText>
                </w:r>
                <w:r>
                  <w:rPr>
                    <w:noProof/>
                    <w:webHidden/>
                  </w:rPr>
                </w:r>
                <w:r>
                  <w:rPr>
                    <w:noProof/>
                    <w:webHidden/>
                  </w:rPr>
                  <w:fldChar w:fldCharType="separate"/>
                </w:r>
                <w:r>
                  <w:rPr>
                    <w:noProof/>
                    <w:webHidden/>
                  </w:rPr>
                  <w:t>11</w:t>
                </w:r>
                <w:r>
                  <w:rPr>
                    <w:noProof/>
                    <w:webHidden/>
                  </w:rPr>
                  <w:fldChar w:fldCharType="end"/>
                </w:r>
              </w:hyperlink>
            </w:p>
            <w:p w14:paraId="18B401C7" w14:textId="48458952" w:rsidR="006B7576" w:rsidRDefault="006B7576">
              <w:pPr>
                <w:pStyle w:val="TOC2"/>
                <w:tabs>
                  <w:tab w:val="right" w:leader="dot" w:pos="9016"/>
                </w:tabs>
                <w:rPr>
                  <w:rFonts w:eastAsiaTheme="minorEastAsia"/>
                  <w:noProof/>
                  <w:kern w:val="2"/>
                  <w:szCs w:val="24"/>
                  <w:lang w:eastAsia="en-GB"/>
                  <w14:ligatures w14:val="standardContextual"/>
                </w:rPr>
              </w:pPr>
              <w:hyperlink w:anchor="_Toc192441190" w:history="1">
                <w:r w:rsidRPr="0022180F">
                  <w:rPr>
                    <w:rStyle w:val="Hyperlink"/>
                    <w:noProof/>
                  </w:rPr>
                  <w:t>Genetic Algorithm Completing Level Example</w:t>
                </w:r>
                <w:r>
                  <w:rPr>
                    <w:noProof/>
                    <w:webHidden/>
                  </w:rPr>
                  <w:tab/>
                </w:r>
                <w:r>
                  <w:rPr>
                    <w:noProof/>
                    <w:webHidden/>
                  </w:rPr>
                  <w:fldChar w:fldCharType="begin"/>
                </w:r>
                <w:r>
                  <w:rPr>
                    <w:noProof/>
                    <w:webHidden/>
                  </w:rPr>
                  <w:instrText xml:space="preserve"> PAGEREF _Toc192441190 \h </w:instrText>
                </w:r>
                <w:r>
                  <w:rPr>
                    <w:noProof/>
                    <w:webHidden/>
                  </w:rPr>
                </w:r>
                <w:r>
                  <w:rPr>
                    <w:noProof/>
                    <w:webHidden/>
                  </w:rPr>
                  <w:fldChar w:fldCharType="separate"/>
                </w:r>
                <w:r>
                  <w:rPr>
                    <w:noProof/>
                    <w:webHidden/>
                  </w:rPr>
                  <w:t>13</w:t>
                </w:r>
                <w:r>
                  <w:rPr>
                    <w:noProof/>
                    <w:webHidden/>
                  </w:rPr>
                  <w:fldChar w:fldCharType="end"/>
                </w:r>
              </w:hyperlink>
            </w:p>
            <w:p w14:paraId="4CB4EE28" w14:textId="1B0FA40E" w:rsidR="006B7576" w:rsidRDefault="006B7576">
              <w:pPr>
                <w:pStyle w:val="TOC2"/>
                <w:tabs>
                  <w:tab w:val="right" w:leader="dot" w:pos="9016"/>
                </w:tabs>
                <w:rPr>
                  <w:rFonts w:eastAsiaTheme="minorEastAsia"/>
                  <w:noProof/>
                  <w:kern w:val="2"/>
                  <w:szCs w:val="24"/>
                  <w:lang w:eastAsia="en-GB"/>
                  <w14:ligatures w14:val="standardContextual"/>
                </w:rPr>
              </w:pPr>
              <w:hyperlink w:anchor="_Toc192441191" w:history="1">
                <w:r w:rsidRPr="0022180F">
                  <w:rPr>
                    <w:rStyle w:val="Hyperlink"/>
                    <w:noProof/>
                  </w:rPr>
                  <w:t>Genetic Algorithm Running Demonstration</w:t>
                </w:r>
                <w:r>
                  <w:rPr>
                    <w:noProof/>
                    <w:webHidden/>
                  </w:rPr>
                  <w:tab/>
                </w:r>
                <w:r>
                  <w:rPr>
                    <w:noProof/>
                    <w:webHidden/>
                  </w:rPr>
                  <w:fldChar w:fldCharType="begin"/>
                </w:r>
                <w:r>
                  <w:rPr>
                    <w:noProof/>
                    <w:webHidden/>
                  </w:rPr>
                  <w:instrText xml:space="preserve"> PAGEREF _Toc192441191 \h </w:instrText>
                </w:r>
                <w:r>
                  <w:rPr>
                    <w:noProof/>
                    <w:webHidden/>
                  </w:rPr>
                </w:r>
                <w:r>
                  <w:rPr>
                    <w:noProof/>
                    <w:webHidden/>
                  </w:rPr>
                  <w:fldChar w:fldCharType="separate"/>
                </w:r>
                <w:r>
                  <w:rPr>
                    <w:noProof/>
                    <w:webHidden/>
                  </w:rPr>
                  <w:t>13</w:t>
                </w:r>
                <w:r>
                  <w:rPr>
                    <w:noProof/>
                    <w:webHidden/>
                  </w:rPr>
                  <w:fldChar w:fldCharType="end"/>
                </w:r>
              </w:hyperlink>
            </w:p>
            <w:p w14:paraId="54215D94" w14:textId="38A64781" w:rsidR="006B7576" w:rsidRDefault="006B7576">
              <w:pPr>
                <w:pStyle w:val="TOC1"/>
                <w:tabs>
                  <w:tab w:val="right" w:leader="dot" w:pos="9016"/>
                </w:tabs>
                <w:rPr>
                  <w:rFonts w:eastAsiaTheme="minorEastAsia"/>
                  <w:noProof/>
                  <w:kern w:val="2"/>
                  <w:szCs w:val="24"/>
                  <w:lang w:eastAsia="en-GB"/>
                  <w14:ligatures w14:val="standardContextual"/>
                </w:rPr>
              </w:pPr>
              <w:hyperlink w:anchor="_Toc192441192" w:history="1">
                <w:r w:rsidRPr="0022180F">
                  <w:rPr>
                    <w:rStyle w:val="Hyperlink"/>
                    <w:noProof/>
                  </w:rPr>
                  <w:t>List of Figures</w:t>
                </w:r>
                <w:r>
                  <w:rPr>
                    <w:noProof/>
                    <w:webHidden/>
                  </w:rPr>
                  <w:tab/>
                </w:r>
                <w:r>
                  <w:rPr>
                    <w:noProof/>
                    <w:webHidden/>
                  </w:rPr>
                  <w:fldChar w:fldCharType="begin"/>
                </w:r>
                <w:r>
                  <w:rPr>
                    <w:noProof/>
                    <w:webHidden/>
                  </w:rPr>
                  <w:instrText xml:space="preserve"> PAGEREF _Toc192441192 \h </w:instrText>
                </w:r>
                <w:r>
                  <w:rPr>
                    <w:noProof/>
                    <w:webHidden/>
                  </w:rPr>
                </w:r>
                <w:r>
                  <w:rPr>
                    <w:noProof/>
                    <w:webHidden/>
                  </w:rPr>
                  <w:fldChar w:fldCharType="separate"/>
                </w:r>
                <w:r>
                  <w:rPr>
                    <w:noProof/>
                    <w:webHidden/>
                  </w:rPr>
                  <w:t>15</w:t>
                </w:r>
                <w:r>
                  <w:rPr>
                    <w:noProof/>
                    <w:webHidden/>
                  </w:rPr>
                  <w:fldChar w:fldCharType="end"/>
                </w:r>
              </w:hyperlink>
            </w:p>
            <w:p w14:paraId="1F0FE9EF" w14:textId="44AA99F8" w:rsidR="006B7576" w:rsidRDefault="006B7576">
              <w:pPr>
                <w:pStyle w:val="TOC1"/>
                <w:tabs>
                  <w:tab w:val="right" w:leader="dot" w:pos="9016"/>
                </w:tabs>
                <w:rPr>
                  <w:rFonts w:eastAsiaTheme="minorEastAsia"/>
                  <w:noProof/>
                  <w:kern w:val="2"/>
                  <w:szCs w:val="24"/>
                  <w:lang w:eastAsia="en-GB"/>
                  <w14:ligatures w14:val="standardContextual"/>
                </w:rPr>
              </w:pPr>
              <w:hyperlink w:anchor="_Toc192441193" w:history="1">
                <w:r w:rsidRPr="0022180F">
                  <w:rPr>
                    <w:rStyle w:val="Hyperlink"/>
                    <w:noProof/>
                  </w:rPr>
                  <w:t>References</w:t>
                </w:r>
                <w:r>
                  <w:rPr>
                    <w:noProof/>
                    <w:webHidden/>
                  </w:rPr>
                  <w:tab/>
                </w:r>
                <w:r>
                  <w:rPr>
                    <w:noProof/>
                    <w:webHidden/>
                  </w:rPr>
                  <w:fldChar w:fldCharType="begin"/>
                </w:r>
                <w:r>
                  <w:rPr>
                    <w:noProof/>
                    <w:webHidden/>
                  </w:rPr>
                  <w:instrText xml:space="preserve"> PAGEREF _Toc192441193 \h </w:instrText>
                </w:r>
                <w:r>
                  <w:rPr>
                    <w:noProof/>
                    <w:webHidden/>
                  </w:rPr>
                </w:r>
                <w:r>
                  <w:rPr>
                    <w:noProof/>
                    <w:webHidden/>
                  </w:rPr>
                  <w:fldChar w:fldCharType="separate"/>
                </w:r>
                <w:r>
                  <w:rPr>
                    <w:noProof/>
                    <w:webHidden/>
                  </w:rPr>
                  <w:t>16</w:t>
                </w:r>
                <w:r>
                  <w:rPr>
                    <w:noProof/>
                    <w:webHidden/>
                  </w:rPr>
                  <w:fldChar w:fldCharType="end"/>
                </w:r>
              </w:hyperlink>
            </w:p>
            <w:p w14:paraId="2F52B7C3" w14:textId="408E3045" w:rsidR="00C343BB" w:rsidRDefault="00C343BB">
              <w:r>
                <w:rPr>
                  <w:b/>
                  <w:bCs/>
                  <w:noProof/>
                </w:rPr>
                <w:fldChar w:fldCharType="end"/>
              </w:r>
            </w:p>
          </w:sdtContent>
        </w:sdt>
        <w:p w14:paraId="6C00EB82" w14:textId="77777777" w:rsidR="00EF1527" w:rsidRDefault="00EF1527">
          <w:pPr>
            <w:spacing w:before="0" w:after="160"/>
            <w:rPr>
              <w:rFonts w:ascii="Times New Roman" w:eastAsiaTheme="majorEastAsia" w:hAnsi="Times New Roman" w:cstheme="majorBidi"/>
              <w:color w:val="1F3864" w:themeColor="accent1" w:themeShade="80"/>
              <w:sz w:val="36"/>
              <w:szCs w:val="32"/>
            </w:rPr>
          </w:pPr>
          <w:r>
            <w:br w:type="page"/>
          </w:r>
        </w:p>
        <w:p w14:paraId="752FB211" w14:textId="4A020A26" w:rsidR="004435BC" w:rsidRPr="004435BC" w:rsidRDefault="00EB2243" w:rsidP="006B7576">
          <w:pPr>
            <w:pStyle w:val="Heading1"/>
          </w:pPr>
          <w:bookmarkStart w:id="0" w:name="_Toc192441166"/>
          <w:r>
            <w:lastRenderedPageBreak/>
            <w:t>Genetic Algorithm:</w:t>
          </w:r>
          <w:bookmarkEnd w:id="0"/>
        </w:p>
        <w:p w14:paraId="62B8054C" w14:textId="6CF154D6" w:rsidR="002845A7" w:rsidRDefault="004435BC" w:rsidP="002845A7">
          <w:pPr>
            <w:pStyle w:val="Heading2"/>
          </w:pPr>
          <w:bookmarkStart w:id="1" w:name="_Toc192441167"/>
          <w:r>
            <w:t>Brainstorming</w:t>
          </w:r>
          <w:r w:rsidR="002845A7">
            <w:t xml:space="preserve"> For Genetic Algorithm:</w:t>
          </w:r>
          <w:bookmarkEnd w:id="1"/>
        </w:p>
        <w:p w14:paraId="48B024DA" w14:textId="77777777" w:rsidR="002845A7" w:rsidRPr="004E7437" w:rsidRDefault="002845A7" w:rsidP="002845A7">
          <w:pPr>
            <w:rPr>
              <w:b/>
              <w:bCs/>
            </w:rPr>
          </w:pPr>
          <w:r w:rsidRPr="004E7437">
            <w:rPr>
              <w:b/>
              <w:bCs/>
            </w:rPr>
            <w:t>Pathfinding for 2d platformer:</w:t>
          </w:r>
        </w:p>
        <w:p w14:paraId="28829CC8" w14:textId="77777777" w:rsidR="002845A7" w:rsidRPr="004E7437" w:rsidRDefault="002845A7" w:rsidP="002845A7">
          <w:r w:rsidRPr="004E7437">
            <w:rPr>
              <w:i/>
              <w:iCs/>
            </w:rPr>
            <w:t>Could I make/find a platformer in Unity and then put in my own best time and aim to have the algorithm beat my time?</w:t>
          </w:r>
        </w:p>
        <w:p w14:paraId="35C5797A" w14:textId="77777777" w:rsidR="002845A7" w:rsidRPr="004E7437" w:rsidRDefault="002845A7" w:rsidP="002845A7">
          <w:r w:rsidRPr="004E7437">
            <w:rPr>
              <w:b/>
              <w:bCs/>
            </w:rPr>
            <w:t>Problem</w:t>
          </w:r>
          <w:r w:rsidRPr="004E7437">
            <w:t>: Generate a set of inputs that will get a character the furthest in a 2d platformer game.</w:t>
          </w:r>
        </w:p>
        <w:p w14:paraId="73D20878" w14:textId="77777777" w:rsidR="002845A7" w:rsidRPr="004E7437" w:rsidRDefault="002845A7" w:rsidP="002845A7">
          <w:r w:rsidRPr="004E7437">
            <w:rPr>
              <w:b/>
              <w:bCs/>
            </w:rPr>
            <w:t>Modifiers</w:t>
          </w:r>
          <w:r w:rsidRPr="004E7437">
            <w:t>: fitness cost could be determined by how far the character gets in the level, time taken, and number of obstacles avoided. There could be a slight penalty for jumping to discourage unnecessary jumping.</w:t>
          </w:r>
        </w:p>
        <w:p w14:paraId="5B9BEAEA" w14:textId="77777777" w:rsidR="002845A7" w:rsidRPr="004E7437" w:rsidRDefault="002845A7" w:rsidP="002845A7">
          <w:r w:rsidRPr="004E7437">
            <w:rPr>
              <w:b/>
              <w:bCs/>
            </w:rPr>
            <w:t>Chromosome:</w:t>
          </w:r>
        </w:p>
        <w:p w14:paraId="078FEEA6" w14:textId="77777777" w:rsidR="002845A7" w:rsidRPr="004E7437" w:rsidRDefault="002845A7" w:rsidP="002845A7">
          <w:r w:rsidRPr="004E7437">
            <w:t>A sequence of actions for the character to input, left right, jump. More?</w:t>
          </w:r>
        </w:p>
        <w:p w14:paraId="37C30F67" w14:textId="77777777" w:rsidR="002845A7" w:rsidRPr="004E7437" w:rsidRDefault="002845A7" w:rsidP="002845A7">
          <w:r>
            <w:t>The time</w:t>
          </w:r>
          <w:r w:rsidRPr="004E7437">
            <w:t xml:space="preserve"> delay</w:t>
          </w:r>
          <w:r>
            <w:t xml:space="preserve"> between inputs would be represented</w:t>
          </w:r>
          <w:r w:rsidRPr="004E7437">
            <w:t xml:space="preserve"> in </w:t>
          </w:r>
          <w:r>
            <w:t xml:space="preserve">the </w:t>
          </w:r>
          <w:r w:rsidRPr="004E7437">
            <w:t>chromosome.</w:t>
          </w:r>
        </w:p>
        <w:p w14:paraId="5132A5A1" w14:textId="77777777" w:rsidR="002845A7" w:rsidRDefault="002845A7" w:rsidP="002845A7">
          <w:r w:rsidRPr="004E7437">
            <w:rPr>
              <w:b/>
              <w:bCs/>
            </w:rPr>
            <w:t xml:space="preserve">3 </w:t>
          </w:r>
          <w:r>
            <w:rPr>
              <w:b/>
              <w:bCs/>
            </w:rPr>
            <w:t>bands or channels</w:t>
          </w:r>
          <w:r w:rsidRPr="004E7437">
            <w:rPr>
              <w:b/>
              <w:bCs/>
            </w:rPr>
            <w:t xml:space="preserve"> with on or off for each keypress</w:t>
          </w:r>
        </w:p>
        <w:p w14:paraId="1F08E8B5" w14:textId="77777777" w:rsidR="002845A7" w:rsidRPr="004E7437" w:rsidRDefault="002845A7" w:rsidP="002845A7">
          <w:r w:rsidRPr="004E7437">
            <w:t>cost function related to the closest distance to the goal.</w:t>
          </w:r>
        </w:p>
        <w:p w14:paraId="33D42BB7" w14:textId="77777777" w:rsidR="002845A7" w:rsidRPr="004E7437" w:rsidRDefault="002845A7" w:rsidP="002845A7">
          <w:r w:rsidRPr="004E7437">
            <w:t>if (newDistance &lt; bestDistance){bestDistance = newDistance}</w:t>
          </w:r>
        </w:p>
        <w:p w14:paraId="6D9DDBA7" w14:textId="77777777" w:rsidR="002845A7" w:rsidRPr="004E7437" w:rsidRDefault="002845A7" w:rsidP="002845A7">
          <w:r w:rsidRPr="004E7437">
            <w:rPr>
              <w:b/>
              <w:bCs/>
            </w:rPr>
            <w:t>Crossover:</w:t>
          </w:r>
          <w:r w:rsidRPr="004E7437">
            <w:t xml:space="preserve"> Combining segments of actions/inputs from </w:t>
          </w:r>
          <w:r>
            <w:t>two-parent</w:t>
          </w:r>
          <w:r w:rsidRPr="004E7437">
            <w:t xml:space="preserve"> solutions to create offspring.</w:t>
          </w:r>
        </w:p>
        <w:p w14:paraId="070194D9" w14:textId="0EDE0ED7" w:rsidR="002845A7" w:rsidRPr="002845A7" w:rsidRDefault="002845A7" w:rsidP="002845A7">
          <w:r w:rsidRPr="004E7437">
            <w:rPr>
              <w:b/>
              <w:bCs/>
            </w:rPr>
            <w:t>Mutation:</w:t>
          </w:r>
          <w:r w:rsidRPr="004E7437">
            <w:t xml:space="preserve"> Randomly altering actions/inputs to find new possibilities/shortcuts.</w:t>
          </w:r>
        </w:p>
        <w:p w14:paraId="0BC25A3C" w14:textId="77777777" w:rsidR="002845A7" w:rsidRDefault="002845A7" w:rsidP="005C4B25">
          <w:pPr>
            <w:spacing w:before="0" w:after="160"/>
            <w:rPr>
              <w:b/>
              <w:bCs/>
              <w:lang w:val="en-US"/>
            </w:rPr>
          </w:pPr>
        </w:p>
        <w:p w14:paraId="5BDE7D16" w14:textId="77777777" w:rsidR="006B7576" w:rsidRDefault="006B7576">
          <w:pPr>
            <w:spacing w:before="0" w:after="160"/>
            <w:rPr>
              <w:rStyle w:val="Strong"/>
              <w:rFonts w:ascii="Times New Roman" w:eastAsiaTheme="majorEastAsia" w:hAnsi="Times New Roman" w:cstheme="majorBidi"/>
              <w:b w:val="0"/>
              <w:bCs w:val="0"/>
              <w:color w:val="1F3864" w:themeColor="accent1" w:themeShade="80"/>
              <w:sz w:val="36"/>
              <w:szCs w:val="32"/>
            </w:rPr>
          </w:pPr>
          <w:bookmarkStart w:id="2" w:name="_Toc192441168"/>
          <w:r>
            <w:rPr>
              <w:rStyle w:val="Strong"/>
              <w:b w:val="0"/>
              <w:bCs w:val="0"/>
            </w:rPr>
            <w:br w:type="page"/>
          </w:r>
        </w:p>
        <w:p w14:paraId="7CA6B15E" w14:textId="5315C632" w:rsidR="006B7576" w:rsidRDefault="00ED3F6E" w:rsidP="006B7576">
          <w:pPr>
            <w:pStyle w:val="Heading1"/>
            <w:spacing w:after="240"/>
            <w:rPr>
              <w:rStyle w:val="Strong"/>
              <w:b w:val="0"/>
              <w:bCs w:val="0"/>
            </w:rPr>
          </w:pPr>
          <w:r>
            <w:rPr>
              <w:rStyle w:val="Strong"/>
              <w:b w:val="0"/>
              <w:bCs w:val="0"/>
            </w:rPr>
            <w:lastRenderedPageBreak/>
            <w:t>The Problem (~30%)</w:t>
          </w:r>
          <w:bookmarkStart w:id="3" w:name="_Toc192441169"/>
          <w:bookmarkEnd w:id="2"/>
        </w:p>
        <w:p w14:paraId="4311F853" w14:textId="01718FCF" w:rsidR="00ED3F6E" w:rsidRDefault="00ED3F6E" w:rsidP="006B7576">
          <w:pPr>
            <w:pStyle w:val="Heading2"/>
          </w:pPr>
          <w:r>
            <w:rPr>
              <w:rStyle w:val="Strong"/>
              <w:b w:val="0"/>
              <w:bCs w:val="0"/>
            </w:rPr>
            <w:t>Description of the Problem</w:t>
          </w:r>
          <w:bookmarkEnd w:id="3"/>
        </w:p>
        <w:p w14:paraId="23706C2F" w14:textId="438D8DBE" w:rsidR="00ED3F6E" w:rsidRDefault="00ED3F6E" w:rsidP="00250402">
          <w:r>
            <w:t xml:space="preserve">This project applies a </w:t>
          </w:r>
          <w:r>
            <w:rPr>
              <w:rStyle w:val="Strong"/>
            </w:rPr>
            <w:t>Genetic Algorithm (GA)</w:t>
          </w:r>
          <w:r>
            <w:t xml:space="preserve"> to train an AI agent to move efficiently through a level in </w:t>
          </w:r>
          <w:r>
            <w:rPr>
              <w:rStyle w:val="Strong"/>
            </w:rPr>
            <w:t>Unity</w:t>
          </w:r>
          <w:r>
            <w:t xml:space="preserve">. The AI controls a </w:t>
          </w:r>
          <w:r>
            <w:rPr>
              <w:rStyle w:val="Strong"/>
            </w:rPr>
            <w:t>player character</w:t>
          </w:r>
          <w:r>
            <w:t xml:space="preserve"> that can move left, right, and jump. The objective is to optimise movement such that the </w:t>
          </w:r>
          <w:r w:rsidR="00480BB3">
            <w:t>AI</w:t>
          </w:r>
          <w:r>
            <w:t xml:space="preserve"> reaches the goal as quickly as possible while </w:t>
          </w:r>
          <w:r w:rsidR="0084045B">
            <w:t>navigating the level safely</w:t>
          </w:r>
          <w:r w:rsidR="00480BB3">
            <w:t>.</w:t>
          </w:r>
        </w:p>
        <w:p w14:paraId="2AF30D5C" w14:textId="508CB369" w:rsidR="00ED3F6E" w:rsidRDefault="00ED3F6E" w:rsidP="00250402">
          <w:r>
            <w:t xml:space="preserve">The AI learns by evolving movement sequences (chromosomes) across multiple generations, with the best </w:t>
          </w:r>
          <w:r w:rsidR="0084045B">
            <w:t>chromosomes</w:t>
          </w:r>
          <w:r>
            <w:t xml:space="preserve"> being selected for further refinement.</w:t>
          </w:r>
        </w:p>
        <w:p w14:paraId="4954446F" w14:textId="77777777" w:rsidR="00ED3F6E" w:rsidRDefault="00ED3F6E" w:rsidP="00A926E9">
          <w:pPr>
            <w:pStyle w:val="Heading2"/>
          </w:pPr>
          <w:bookmarkStart w:id="4" w:name="_Toc192441170"/>
          <w:r>
            <w:rPr>
              <w:rStyle w:val="Strong"/>
              <w:b w:val="0"/>
              <w:bCs w:val="0"/>
            </w:rPr>
            <w:t>Discussion of the Suitability of Genetic Algorithms</w:t>
          </w:r>
          <w:bookmarkEnd w:id="4"/>
        </w:p>
        <w:p w14:paraId="40D23123" w14:textId="75C642A4" w:rsidR="00ED3F6E" w:rsidRDefault="00480BB3" w:rsidP="00250402">
          <w:r>
            <w:t xml:space="preserve">A </w:t>
          </w:r>
          <w:r w:rsidR="00ED3F6E">
            <w:t xml:space="preserve">Genetic Algorithm </w:t>
          </w:r>
          <w:r>
            <w:t>is</w:t>
          </w:r>
          <w:r w:rsidR="00ED3F6E">
            <w:t xml:space="preserve"> suitable for this problem because:</w:t>
          </w:r>
        </w:p>
        <w:p w14:paraId="5AB3EB3F" w14:textId="77777777" w:rsidR="00ED3F6E" w:rsidRDefault="00ED3F6E" w:rsidP="00ED3F6E">
          <w:pPr>
            <w:numPr>
              <w:ilvl w:val="0"/>
              <w:numId w:val="17"/>
            </w:numPr>
            <w:spacing w:before="100" w:beforeAutospacing="1" w:after="100" w:afterAutospacing="1" w:line="240" w:lineRule="auto"/>
          </w:pPr>
          <w:r>
            <w:t>The search space is large, as movement sequences can vary in timing and direction.</w:t>
          </w:r>
        </w:p>
        <w:p w14:paraId="4354C06E" w14:textId="77777777" w:rsidR="00ED3F6E" w:rsidRDefault="00ED3F6E" w:rsidP="00ED3F6E">
          <w:pPr>
            <w:numPr>
              <w:ilvl w:val="0"/>
              <w:numId w:val="17"/>
            </w:numPr>
            <w:spacing w:before="100" w:beforeAutospacing="1" w:after="100" w:afterAutospacing="1" w:line="240" w:lineRule="auto"/>
          </w:pPr>
          <w:r>
            <w:t xml:space="preserve">A </w:t>
          </w:r>
          <w:r>
            <w:rPr>
              <w:rStyle w:val="Strong"/>
            </w:rPr>
            <w:t>deterministic approach</w:t>
          </w:r>
          <w:r>
            <w:t xml:space="preserve"> (e.g., brute force or traditional search trees) would be computationally expensive due to the number of possible movement combinations.</w:t>
          </w:r>
        </w:p>
        <w:p w14:paraId="25670F0F" w14:textId="77777777" w:rsidR="00ED3F6E" w:rsidRDefault="00ED3F6E" w:rsidP="00ED3F6E">
          <w:pPr>
            <w:numPr>
              <w:ilvl w:val="0"/>
              <w:numId w:val="17"/>
            </w:numPr>
            <w:spacing w:before="100" w:beforeAutospacing="1" w:after="100" w:afterAutospacing="1" w:line="240" w:lineRule="auto"/>
          </w:pPr>
          <w:r>
            <w:t xml:space="preserve">GAs allow for </w:t>
          </w:r>
          <w:r>
            <w:rPr>
              <w:rStyle w:val="Strong"/>
            </w:rPr>
            <w:t>continuous optimisation</w:t>
          </w:r>
          <w:r>
            <w:t>, evolving better movement strategies over time.</w:t>
          </w:r>
        </w:p>
        <w:p w14:paraId="7DB976C8" w14:textId="77777777" w:rsidR="00ED3F6E" w:rsidRDefault="00ED3F6E" w:rsidP="00ED3F6E">
          <w:pPr>
            <w:numPr>
              <w:ilvl w:val="0"/>
              <w:numId w:val="17"/>
            </w:numPr>
            <w:spacing w:before="100" w:beforeAutospacing="1" w:after="100" w:afterAutospacing="1" w:line="240" w:lineRule="auto"/>
          </w:pPr>
          <w:r>
            <w:t xml:space="preserve">The problem has a </w:t>
          </w:r>
          <w:r>
            <w:rPr>
              <w:rStyle w:val="Strong"/>
            </w:rPr>
            <w:t>clear fitness function</w:t>
          </w:r>
          <w:r>
            <w:t xml:space="preserve"> (distance travelled + goal completion time), making it easy to evaluate individuals.</w:t>
          </w:r>
        </w:p>
        <w:p w14:paraId="4F0EC9AC" w14:textId="77777777" w:rsidR="00ED3F6E" w:rsidRDefault="00ED3F6E" w:rsidP="00A926E9">
          <w:pPr>
            <w:pStyle w:val="Heading2"/>
          </w:pPr>
          <w:bookmarkStart w:id="5" w:name="_Toc192441171"/>
          <w:r>
            <w:rPr>
              <w:rStyle w:val="Strong"/>
              <w:b w:val="0"/>
              <w:bCs w:val="0"/>
            </w:rPr>
            <w:t>Complexity of the Problem</w:t>
          </w:r>
          <w:bookmarkEnd w:id="5"/>
        </w:p>
        <w:p w14:paraId="055B9E6F" w14:textId="77777777" w:rsidR="00ED3F6E" w:rsidRDefault="00ED3F6E" w:rsidP="00ED3F6E">
          <w:pPr>
            <w:pStyle w:val="NormalWeb"/>
          </w:pPr>
          <w:r>
            <w:t>This problem is moderately complex because:</w:t>
          </w:r>
        </w:p>
        <w:p w14:paraId="26D9BEB9" w14:textId="77777777" w:rsidR="00ED3F6E" w:rsidRDefault="00ED3F6E" w:rsidP="00ED3F6E">
          <w:pPr>
            <w:numPr>
              <w:ilvl w:val="0"/>
              <w:numId w:val="18"/>
            </w:numPr>
            <w:spacing w:before="100" w:beforeAutospacing="1" w:after="100" w:afterAutospacing="1" w:line="240" w:lineRule="auto"/>
          </w:pPr>
          <w:r>
            <w:t xml:space="preserve">The AI needs to determine </w:t>
          </w:r>
          <w:r>
            <w:rPr>
              <w:rStyle w:val="Strong"/>
            </w:rPr>
            <w:t>when</w:t>
          </w:r>
          <w:r>
            <w:t xml:space="preserve"> and </w:t>
          </w:r>
          <w:r>
            <w:rPr>
              <w:rStyle w:val="Strong"/>
            </w:rPr>
            <w:t>how long</w:t>
          </w:r>
          <w:r>
            <w:t xml:space="preserve"> to move or jump.</w:t>
          </w:r>
        </w:p>
        <w:p w14:paraId="0A76941B" w14:textId="77777777" w:rsidR="00ED3F6E" w:rsidRDefault="00ED3F6E" w:rsidP="00ED3F6E">
          <w:pPr>
            <w:numPr>
              <w:ilvl w:val="0"/>
              <w:numId w:val="18"/>
            </w:numPr>
            <w:spacing w:before="100" w:beforeAutospacing="1" w:after="100" w:afterAutospacing="1" w:line="240" w:lineRule="auto"/>
          </w:pPr>
          <w:r>
            <w:t>The physics engine introduces variability in movement outcomes.</w:t>
          </w:r>
        </w:p>
        <w:p w14:paraId="021C7B92" w14:textId="77777777" w:rsidR="00ED3F6E" w:rsidRDefault="00ED3F6E" w:rsidP="00ED3F6E">
          <w:pPr>
            <w:numPr>
              <w:ilvl w:val="0"/>
              <w:numId w:val="18"/>
            </w:numPr>
            <w:spacing w:before="100" w:beforeAutospacing="1" w:after="100" w:afterAutospacing="1" w:line="240" w:lineRule="auto"/>
          </w:pPr>
          <w:r>
            <w:t xml:space="preserve">The agent must </w:t>
          </w:r>
          <w:r>
            <w:rPr>
              <w:rStyle w:val="Strong"/>
            </w:rPr>
            <w:t>balance exploration and exploitation</w:t>
          </w:r>
          <w:r>
            <w:t xml:space="preserve"> to avoid suboptimal behaviours.</w:t>
          </w:r>
        </w:p>
        <w:p w14:paraId="19BD4684" w14:textId="77777777" w:rsidR="00ED3F6E" w:rsidRDefault="00ED3F6E" w:rsidP="00ED3F6E">
          <w:pPr>
            <w:numPr>
              <w:ilvl w:val="0"/>
              <w:numId w:val="18"/>
            </w:numPr>
            <w:spacing w:before="100" w:beforeAutospacing="1" w:after="100" w:afterAutospacing="1" w:line="240" w:lineRule="auto"/>
          </w:pPr>
          <w:r>
            <w:t xml:space="preserve">A </w:t>
          </w:r>
          <w:r>
            <w:rPr>
              <w:rStyle w:val="Strong"/>
            </w:rPr>
            <w:t>suitable fitness function</w:t>
          </w:r>
          <w:r>
            <w:t xml:space="preserve"> is critical to prevent unintended behaviours (e.g., idling or dying at the right time).</w:t>
          </w:r>
        </w:p>
        <w:p w14:paraId="0D46EB75" w14:textId="44221119" w:rsidR="00ED3F6E" w:rsidRDefault="00ED3F6E" w:rsidP="00ED3F6E">
          <w:pPr>
            <w:spacing w:before="0" w:after="0"/>
          </w:pPr>
        </w:p>
        <w:p w14:paraId="74C3A624" w14:textId="77777777" w:rsidR="00ED3F6E" w:rsidRDefault="00ED3F6E" w:rsidP="006B7576">
          <w:pPr>
            <w:pStyle w:val="Heading1"/>
            <w:spacing w:after="240"/>
          </w:pPr>
          <w:bookmarkStart w:id="6" w:name="_Toc192441172"/>
          <w:r>
            <w:rPr>
              <w:rStyle w:val="Strong"/>
              <w:b w:val="0"/>
              <w:bCs w:val="0"/>
            </w:rPr>
            <w:lastRenderedPageBreak/>
            <w:t>The Problem and the Cost Function (~20%)</w:t>
          </w:r>
          <w:bookmarkEnd w:id="6"/>
        </w:p>
        <w:p w14:paraId="10C9AD97" w14:textId="21EF53B2" w:rsidR="00ED3F6E" w:rsidRDefault="00ED3F6E" w:rsidP="006B7576">
          <w:pPr>
            <w:pStyle w:val="Heading2"/>
            <w:rPr>
              <w:rStyle w:val="Strong"/>
              <w:b w:val="0"/>
              <w:bCs w:val="0"/>
            </w:rPr>
          </w:pPr>
          <w:bookmarkStart w:id="7" w:name="_Toc192441173"/>
          <w:r>
            <w:rPr>
              <w:rStyle w:val="Strong"/>
              <w:b w:val="0"/>
              <w:bCs w:val="0"/>
            </w:rPr>
            <w:t>Fitness Function Code</w:t>
          </w:r>
          <w:bookmarkEnd w:id="7"/>
        </w:p>
        <w:p w14:paraId="4C885F0D" w14:textId="20678EAF" w:rsidR="006871B5" w:rsidRPr="006871B5" w:rsidRDefault="006871B5" w:rsidP="006871B5">
          <w:r w:rsidRPr="006871B5">
            <w:rPr>
              <w:noProof/>
            </w:rPr>
            <w:drawing>
              <wp:inline distT="0" distB="0" distL="0" distR="0" wp14:anchorId="3FD99ACD" wp14:editId="7CFE5579">
                <wp:extent cx="5731510" cy="2574290"/>
                <wp:effectExtent l="0" t="0" r="2540" b="0"/>
                <wp:docPr id="2396020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602077" name="Picture 1" descr="A screenshot of a computer program&#10;&#10;AI-generated content may be incorrect."/>
                        <pic:cNvPicPr/>
                      </pic:nvPicPr>
                      <pic:blipFill>
                        <a:blip r:embed="rId14"/>
                        <a:stretch>
                          <a:fillRect/>
                        </a:stretch>
                      </pic:blipFill>
                      <pic:spPr>
                        <a:xfrm>
                          <a:off x="0" y="0"/>
                          <a:ext cx="5731510" cy="2574290"/>
                        </a:xfrm>
                        <a:prstGeom prst="rect">
                          <a:avLst/>
                        </a:prstGeom>
                      </pic:spPr>
                    </pic:pic>
                  </a:graphicData>
                </a:graphic>
              </wp:inline>
            </w:drawing>
          </w:r>
        </w:p>
        <w:p w14:paraId="0AC93774" w14:textId="69F6B596" w:rsidR="00ED3F6E" w:rsidRDefault="00ED3F6E" w:rsidP="00ED3F6E"/>
        <w:p w14:paraId="56258A9C" w14:textId="77777777" w:rsidR="00C343BB" w:rsidRDefault="00C343BB">
          <w:pPr>
            <w:spacing w:before="0" w:after="160"/>
            <w:rPr>
              <w:rStyle w:val="Strong"/>
              <w:rFonts w:ascii="Times New Roman" w:eastAsiaTheme="majorEastAsia" w:hAnsi="Times New Roman" w:cstheme="majorBidi"/>
              <w:b w:val="0"/>
              <w:bCs w:val="0"/>
              <w:color w:val="1F3864" w:themeColor="accent1" w:themeShade="80"/>
              <w:sz w:val="36"/>
              <w:szCs w:val="32"/>
            </w:rPr>
          </w:pPr>
          <w:r>
            <w:rPr>
              <w:rStyle w:val="Strong"/>
              <w:b w:val="0"/>
              <w:bCs w:val="0"/>
            </w:rPr>
            <w:br w:type="page"/>
          </w:r>
        </w:p>
        <w:p w14:paraId="64610D2B" w14:textId="03545AA1" w:rsidR="00ED3F6E" w:rsidRDefault="00ED3F6E" w:rsidP="00C343BB">
          <w:pPr>
            <w:pStyle w:val="Heading1"/>
          </w:pPr>
          <w:bookmarkStart w:id="8" w:name="_Toc192441174"/>
          <w:r>
            <w:rPr>
              <w:rStyle w:val="Strong"/>
              <w:b w:val="0"/>
              <w:bCs w:val="0"/>
            </w:rPr>
            <w:lastRenderedPageBreak/>
            <w:t>The Individual (~30%)</w:t>
          </w:r>
          <w:bookmarkEnd w:id="8"/>
        </w:p>
        <w:p w14:paraId="7A431504" w14:textId="77777777" w:rsidR="00ED3F6E" w:rsidRDefault="00ED3F6E" w:rsidP="00915112">
          <w:pPr>
            <w:pStyle w:val="Heading2"/>
          </w:pPr>
          <w:bookmarkStart w:id="9" w:name="_Toc192441175"/>
          <w:r>
            <w:rPr>
              <w:rStyle w:val="Strong"/>
              <w:b w:val="0"/>
              <w:bCs w:val="0"/>
            </w:rPr>
            <w:t>Chromosome Representation</w:t>
          </w:r>
          <w:bookmarkEnd w:id="9"/>
        </w:p>
        <w:p w14:paraId="7A8A37F4" w14:textId="37648865" w:rsidR="00ED3F6E" w:rsidRDefault="00ED3F6E" w:rsidP="00C343BB">
          <w:pPr>
            <w:pStyle w:val="NormalWeb"/>
            <w:spacing w:before="0" w:beforeAutospacing="0"/>
          </w:pPr>
          <w:r>
            <w:t xml:space="preserve">The chromosome is a </w:t>
          </w:r>
          <w:r>
            <w:rPr>
              <w:rStyle w:val="Strong"/>
            </w:rPr>
            <w:t>floating-point array</w:t>
          </w:r>
          <w:r w:rsidR="00C343BB">
            <w:rPr>
              <w:rStyle w:val="Strong"/>
            </w:rPr>
            <w:t xml:space="preserve"> (</w:t>
          </w:r>
          <w:r w:rsidR="00C343BB">
            <w:rPr>
              <w:rStyle w:val="Strong"/>
            </w:rPr>
            <w:fldChar w:fldCharType="begin"/>
          </w:r>
          <w:r w:rsidR="00C343BB">
            <w:rPr>
              <w:rStyle w:val="Strong"/>
            </w:rPr>
            <w:instrText xml:space="preserve"> REF _Ref192439206 \h </w:instrText>
          </w:r>
          <w:r w:rsidR="00C343BB">
            <w:rPr>
              <w:rStyle w:val="Strong"/>
            </w:rPr>
          </w:r>
          <w:r w:rsidR="00C343BB">
            <w:rPr>
              <w:rStyle w:val="Strong"/>
            </w:rPr>
            <w:fldChar w:fldCharType="separate"/>
          </w:r>
          <w:r w:rsidR="00C343BB">
            <w:t xml:space="preserve">Figure </w:t>
          </w:r>
          <w:r w:rsidR="00C343BB">
            <w:rPr>
              <w:noProof/>
            </w:rPr>
            <w:t>1</w:t>
          </w:r>
          <w:r w:rsidR="00C343BB">
            <w:rPr>
              <w:rStyle w:val="Strong"/>
            </w:rPr>
            <w:fldChar w:fldCharType="end"/>
          </w:r>
          <w:r w:rsidR="00C343BB">
            <w:rPr>
              <w:rStyle w:val="Strong"/>
            </w:rPr>
            <w:t>)</w:t>
          </w:r>
          <w:r>
            <w:t xml:space="preserve"> representing a sequence of movement actions. Each gene in the chromosome corresponds to an action (right,</w:t>
          </w:r>
          <w:r w:rsidR="00B140D5">
            <w:t xml:space="preserve"> </w:t>
          </w:r>
          <w:r w:rsidR="00B140D5">
            <w:t>left</w:t>
          </w:r>
          <w:r w:rsidR="00B140D5">
            <w:t>,</w:t>
          </w:r>
          <w:r>
            <w:t xml:space="preserve"> jump) with </w:t>
          </w:r>
          <w:r w:rsidR="00E13E28">
            <w:t>the value of the floating point number representing the time to hold that input</w:t>
          </w:r>
          <w:r>
            <w:t>.</w:t>
          </w:r>
        </w:p>
        <w:p w14:paraId="177A06B3" w14:textId="4B4390A5" w:rsidR="00B140D5" w:rsidRDefault="00B140D5" w:rsidP="00C343BB">
          <w:pPr>
            <w:pStyle w:val="NormalWeb"/>
            <w:spacing w:before="0" w:beforeAutospacing="0"/>
          </w:pPr>
          <w:r>
            <w:t xml:space="preserve">This sequence was initially split evenly between the three possible inputs, in later testing the sequence was split using 60% right, 30% left and 10% for jump inputs to encourage more consistent right inputs while allowing some left inputs for minor corrections and jumps should only be present sparingly. </w:t>
          </w:r>
        </w:p>
        <w:p w14:paraId="539C34E4" w14:textId="77777777" w:rsidR="00C343BB" w:rsidRDefault="00C343BB" w:rsidP="00C343BB">
          <w:pPr>
            <w:pStyle w:val="NormalWeb"/>
            <w:keepNext/>
            <w:spacing w:before="0" w:beforeAutospacing="0" w:after="0" w:afterAutospacing="0"/>
          </w:pPr>
          <w:r>
            <w:rPr>
              <w:noProof/>
            </w:rPr>
            <w:drawing>
              <wp:inline distT="0" distB="0" distL="0" distR="0" wp14:anchorId="37CF2E4E" wp14:editId="1C1BC369">
                <wp:extent cx="5731510" cy="370840"/>
                <wp:effectExtent l="0" t="0" r="2540" b="0"/>
                <wp:docPr id="888535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535810" name=""/>
                        <pic:cNvPicPr/>
                      </pic:nvPicPr>
                      <pic:blipFill>
                        <a:blip r:embed="rId15"/>
                        <a:stretch>
                          <a:fillRect/>
                        </a:stretch>
                      </pic:blipFill>
                      <pic:spPr>
                        <a:xfrm>
                          <a:off x="0" y="0"/>
                          <a:ext cx="5731510" cy="370840"/>
                        </a:xfrm>
                        <a:prstGeom prst="rect">
                          <a:avLst/>
                        </a:prstGeom>
                      </pic:spPr>
                    </pic:pic>
                  </a:graphicData>
                </a:graphic>
              </wp:inline>
            </w:drawing>
          </w:r>
        </w:p>
        <w:p w14:paraId="0FB8972D" w14:textId="06A05C6D" w:rsidR="00C343BB" w:rsidRDefault="00C343BB" w:rsidP="00C343BB">
          <w:pPr>
            <w:pStyle w:val="Caption"/>
          </w:pPr>
          <w:bookmarkStart w:id="10" w:name="_Ref192439206"/>
          <w:bookmarkStart w:id="11" w:name="_Toc192439324"/>
          <w:r>
            <w:t xml:space="preserve">Figure </w:t>
          </w:r>
          <w:r>
            <w:fldChar w:fldCharType="begin"/>
          </w:r>
          <w:r>
            <w:instrText xml:space="preserve"> SEQ Figure \* ARABIC </w:instrText>
          </w:r>
          <w:r>
            <w:fldChar w:fldCharType="separate"/>
          </w:r>
          <w:r>
            <w:rPr>
              <w:noProof/>
            </w:rPr>
            <w:t>1</w:t>
          </w:r>
          <w:r>
            <w:fldChar w:fldCharType="end"/>
          </w:r>
          <w:bookmarkEnd w:id="10"/>
          <w:r>
            <w:t>: Chromosome Example</w:t>
          </w:r>
          <w:bookmarkEnd w:id="11"/>
        </w:p>
        <w:p w14:paraId="23919570" w14:textId="77777777" w:rsidR="00ED3F6E" w:rsidRDefault="00ED3F6E" w:rsidP="00C343BB">
          <w:pPr>
            <w:pStyle w:val="Heading2"/>
          </w:pPr>
          <w:bookmarkStart w:id="12" w:name="_Toc192441176"/>
          <w:r>
            <w:rPr>
              <w:rStyle w:val="Strong"/>
              <w:b w:val="0"/>
              <w:bCs w:val="0"/>
            </w:rPr>
            <w:t>Crossover</w:t>
          </w:r>
          <w:bookmarkEnd w:id="12"/>
        </w:p>
        <w:p w14:paraId="231E9EAA" w14:textId="77777777" w:rsidR="00ED3F6E" w:rsidRDefault="00ED3F6E" w:rsidP="00E94193">
          <w:pPr>
            <w:pStyle w:val="NormalWeb"/>
            <w:spacing w:before="0" w:beforeAutospacing="0"/>
          </w:pPr>
          <w:r>
            <w:t xml:space="preserve">A </w:t>
          </w:r>
          <w:r>
            <w:rPr>
              <w:rStyle w:val="Strong"/>
            </w:rPr>
            <w:t>blend crossover</w:t>
          </w:r>
          <w:r>
            <w:t xml:space="preserve"> is used, where two parent chromosomes generate offspring by mixing their genes with some exploration variability.</w:t>
          </w:r>
        </w:p>
        <w:p w14:paraId="5B1C317F" w14:textId="598B596C" w:rsidR="00FD731A" w:rsidRDefault="00FD731A" w:rsidP="00E94193">
          <w:pPr>
            <w:pStyle w:val="NormalWeb"/>
            <w:spacing w:before="0" w:beforeAutospacing="0"/>
          </w:pPr>
          <w:r w:rsidRPr="00FD731A">
            <w:rPr>
              <w:noProof/>
            </w:rPr>
            <w:drawing>
              <wp:inline distT="0" distB="0" distL="0" distR="0" wp14:anchorId="51F27BE5" wp14:editId="770F6592">
                <wp:extent cx="5731510" cy="2003425"/>
                <wp:effectExtent l="0" t="0" r="2540" b="0"/>
                <wp:docPr id="2104316894" name="Picture 1" descr="A computer screen shot of a program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316894" name="Picture 1" descr="A computer screen shot of a program code&#10;&#10;AI-generated content may be incorrect."/>
                        <pic:cNvPicPr/>
                      </pic:nvPicPr>
                      <pic:blipFill>
                        <a:blip r:embed="rId16"/>
                        <a:stretch>
                          <a:fillRect/>
                        </a:stretch>
                      </pic:blipFill>
                      <pic:spPr>
                        <a:xfrm>
                          <a:off x="0" y="0"/>
                          <a:ext cx="5731510" cy="2003425"/>
                        </a:xfrm>
                        <a:prstGeom prst="rect">
                          <a:avLst/>
                        </a:prstGeom>
                      </pic:spPr>
                    </pic:pic>
                  </a:graphicData>
                </a:graphic>
              </wp:inline>
            </w:drawing>
          </w:r>
        </w:p>
        <w:p w14:paraId="68B9A357" w14:textId="77777777" w:rsidR="00ED3F6E" w:rsidRDefault="00ED3F6E" w:rsidP="00C343BB">
          <w:pPr>
            <w:pStyle w:val="Heading2"/>
          </w:pPr>
          <w:bookmarkStart w:id="13" w:name="_Toc192441177"/>
          <w:r>
            <w:rPr>
              <w:rStyle w:val="Strong"/>
              <w:b w:val="0"/>
              <w:bCs w:val="0"/>
            </w:rPr>
            <w:t>Mutation</w:t>
          </w:r>
          <w:bookmarkEnd w:id="13"/>
        </w:p>
        <w:p w14:paraId="34BC3AAA" w14:textId="6221E724" w:rsidR="00ED3F6E" w:rsidRDefault="007B2448" w:rsidP="00E94193">
          <w:pPr>
            <w:pStyle w:val="NormalWeb"/>
            <w:spacing w:before="0" w:beforeAutospacing="0"/>
          </w:pPr>
          <w:r>
            <w:t>A small m</w:t>
          </w:r>
          <w:r w:rsidR="00ED3F6E">
            <w:t xml:space="preserve">utation is applied to </w:t>
          </w:r>
          <w:r w:rsidR="00ED3F6E">
            <w:rPr>
              <w:rStyle w:val="Strong"/>
            </w:rPr>
            <w:t>introduce randomness</w:t>
          </w:r>
          <w:r w:rsidR="00ED3F6E">
            <w:t>, preventing the algorithm from converging too early.</w:t>
          </w:r>
        </w:p>
        <w:p w14:paraId="0FEC92B0" w14:textId="52BCEA1D" w:rsidR="007B2448" w:rsidRDefault="007B2448" w:rsidP="00E94193">
          <w:pPr>
            <w:pStyle w:val="NormalWeb"/>
            <w:spacing w:before="0" w:beforeAutospacing="0"/>
          </w:pPr>
          <w:r w:rsidRPr="007B2448">
            <w:rPr>
              <w:noProof/>
            </w:rPr>
            <w:drawing>
              <wp:inline distT="0" distB="0" distL="0" distR="0" wp14:anchorId="662F39C1" wp14:editId="195AE2EA">
                <wp:extent cx="4792980" cy="1418884"/>
                <wp:effectExtent l="0" t="0" r="7620" b="0"/>
                <wp:docPr id="22696453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64534" name="Picture 1" descr="A screen shot of a computer program&#10;&#10;AI-generated content may be incorrect."/>
                        <pic:cNvPicPr/>
                      </pic:nvPicPr>
                      <pic:blipFill>
                        <a:blip r:embed="rId17"/>
                        <a:stretch>
                          <a:fillRect/>
                        </a:stretch>
                      </pic:blipFill>
                      <pic:spPr>
                        <a:xfrm>
                          <a:off x="0" y="0"/>
                          <a:ext cx="4803995" cy="1422145"/>
                        </a:xfrm>
                        <a:prstGeom prst="rect">
                          <a:avLst/>
                        </a:prstGeom>
                      </pic:spPr>
                    </pic:pic>
                  </a:graphicData>
                </a:graphic>
              </wp:inline>
            </w:drawing>
          </w:r>
        </w:p>
        <w:p w14:paraId="3423617A" w14:textId="77777777" w:rsidR="00ED3F6E" w:rsidRDefault="00ED3F6E" w:rsidP="009421E8">
          <w:pPr>
            <w:pStyle w:val="Heading2"/>
          </w:pPr>
          <w:bookmarkStart w:id="14" w:name="_Toc192441178"/>
          <w:r>
            <w:rPr>
              <w:rStyle w:val="Strong"/>
              <w:b w:val="0"/>
              <w:bCs w:val="0"/>
            </w:rPr>
            <w:lastRenderedPageBreak/>
            <w:t>Code for Individual Class</w:t>
          </w:r>
          <w:bookmarkEnd w:id="14"/>
        </w:p>
        <w:p w14:paraId="75FF4166" w14:textId="61122AD8" w:rsidR="00ED3F6E" w:rsidRDefault="00A35A32" w:rsidP="00CF1451">
          <w:pPr>
            <w:pStyle w:val="HTMLPreformatted"/>
          </w:pPr>
          <w:r w:rsidRPr="00A35A32">
            <w:rPr>
              <w:noProof/>
            </w:rPr>
            <w:drawing>
              <wp:inline distT="0" distB="0" distL="0" distR="0" wp14:anchorId="110287A6" wp14:editId="3D14189E">
                <wp:extent cx="5585114" cy="7703820"/>
                <wp:effectExtent l="0" t="0" r="0" b="0"/>
                <wp:docPr id="1034842779"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42779" name="Picture 1" descr="A screen shot of a computer program&#10;&#10;AI-generated content may be incorrect."/>
                        <pic:cNvPicPr/>
                      </pic:nvPicPr>
                      <pic:blipFill>
                        <a:blip r:embed="rId18"/>
                        <a:stretch>
                          <a:fillRect/>
                        </a:stretch>
                      </pic:blipFill>
                      <pic:spPr>
                        <a:xfrm>
                          <a:off x="0" y="0"/>
                          <a:ext cx="5618752" cy="7750218"/>
                        </a:xfrm>
                        <a:prstGeom prst="rect">
                          <a:avLst/>
                        </a:prstGeom>
                      </pic:spPr>
                    </pic:pic>
                  </a:graphicData>
                </a:graphic>
              </wp:inline>
            </w:drawing>
          </w:r>
        </w:p>
        <w:p w14:paraId="1B9DB381" w14:textId="77777777" w:rsidR="0088485E" w:rsidRDefault="0088485E" w:rsidP="00CF1451">
          <w:pPr>
            <w:pStyle w:val="HTMLPreformatted"/>
          </w:pPr>
        </w:p>
        <w:p w14:paraId="5C7CD566" w14:textId="77777777" w:rsidR="00ED3F6E" w:rsidRDefault="00ED3F6E" w:rsidP="009421E8">
          <w:pPr>
            <w:pStyle w:val="Heading1"/>
          </w:pPr>
          <w:bookmarkStart w:id="15" w:name="_Toc192441179"/>
          <w:r>
            <w:rPr>
              <w:rStyle w:val="Strong"/>
              <w:b w:val="0"/>
              <w:bCs w:val="0"/>
            </w:rPr>
            <w:lastRenderedPageBreak/>
            <w:t>Running the Algorithm (~10%)</w:t>
          </w:r>
          <w:bookmarkEnd w:id="15"/>
        </w:p>
        <w:p w14:paraId="3C1380E6" w14:textId="77777777" w:rsidR="00ED3F6E" w:rsidRDefault="00ED3F6E" w:rsidP="009421E8">
          <w:pPr>
            <w:pStyle w:val="Heading2"/>
          </w:pPr>
          <w:bookmarkStart w:id="16" w:name="_Toc192441180"/>
          <w:r>
            <w:rPr>
              <w:rStyle w:val="Strong"/>
              <w:b w:val="0"/>
              <w:bCs w:val="0"/>
            </w:rPr>
            <w:t>Parameter Choices</w:t>
          </w:r>
          <w:bookmarkEnd w:id="16"/>
        </w:p>
        <w:p w14:paraId="62BFCA50" w14:textId="77777777" w:rsidR="00EF70D3" w:rsidRDefault="00EF70D3" w:rsidP="00EF70D3">
          <w:pPr>
            <w:spacing w:before="100" w:beforeAutospacing="1" w:after="100" w:afterAutospacing="1" w:line="240" w:lineRule="auto"/>
            <w:rPr>
              <w:rStyle w:val="Strong"/>
            </w:rPr>
          </w:pPr>
          <w:r w:rsidRPr="00EF70D3">
            <w:rPr>
              <w:rFonts w:ascii="Courier New" w:eastAsia="Times New Roman" w:hAnsi="Courier New" w:cs="Courier New"/>
              <w:noProof/>
              <w:sz w:val="20"/>
              <w:szCs w:val="20"/>
              <w:lang w:eastAsia="en-GB"/>
            </w:rPr>
            <w:drawing>
              <wp:inline distT="0" distB="0" distL="0" distR="0" wp14:anchorId="17B0BC9D" wp14:editId="30CE3D41">
                <wp:extent cx="2915057" cy="1448002"/>
                <wp:effectExtent l="0" t="0" r="0" b="0"/>
                <wp:docPr id="1618752189"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752189" name="Picture 1" descr="A screen shot of a computer program&#10;&#10;AI-generated content may be incorrect."/>
                        <pic:cNvPicPr/>
                      </pic:nvPicPr>
                      <pic:blipFill>
                        <a:blip r:embed="rId19"/>
                        <a:stretch>
                          <a:fillRect/>
                        </a:stretch>
                      </pic:blipFill>
                      <pic:spPr>
                        <a:xfrm>
                          <a:off x="0" y="0"/>
                          <a:ext cx="2915057" cy="1448002"/>
                        </a:xfrm>
                        <a:prstGeom prst="rect">
                          <a:avLst/>
                        </a:prstGeom>
                      </pic:spPr>
                    </pic:pic>
                  </a:graphicData>
                </a:graphic>
              </wp:inline>
            </w:drawing>
          </w:r>
        </w:p>
        <w:p w14:paraId="04537057" w14:textId="7AB47BBF" w:rsidR="004F62F5" w:rsidRDefault="00ED3F6E" w:rsidP="004F62F5">
          <w:pPr>
            <w:pStyle w:val="ListParagraph"/>
            <w:numPr>
              <w:ilvl w:val="0"/>
              <w:numId w:val="22"/>
            </w:numPr>
            <w:spacing w:before="100" w:beforeAutospacing="1" w:after="100" w:afterAutospacing="1" w:line="240" w:lineRule="auto"/>
          </w:pPr>
          <w:r>
            <w:rPr>
              <w:rStyle w:val="Strong"/>
            </w:rPr>
            <w:t>Population Size = 50</w:t>
          </w:r>
          <w:r>
            <w:t xml:space="preserve"> → </w:t>
          </w:r>
          <w:r w:rsidR="005C6557">
            <w:t>Larger population will improve accuracy but take longer.</w:t>
          </w:r>
        </w:p>
        <w:p w14:paraId="781DBAC8" w14:textId="77777777" w:rsidR="004F62F5" w:rsidRDefault="004F62F5" w:rsidP="004F62F5">
          <w:pPr>
            <w:pStyle w:val="ListParagraph"/>
            <w:numPr>
              <w:ilvl w:val="0"/>
              <w:numId w:val="22"/>
            </w:numPr>
            <w:spacing w:before="100" w:beforeAutospacing="1" w:after="100" w:afterAutospacing="1" w:line="240" w:lineRule="auto"/>
          </w:pPr>
          <w:r>
            <w:rPr>
              <w:rStyle w:val="Strong"/>
            </w:rPr>
            <w:t>C</w:t>
          </w:r>
          <w:r w:rsidR="00E90E79">
            <w:rPr>
              <w:rStyle w:val="Strong"/>
            </w:rPr>
            <w:t>rossover Exploration = 0.2</w:t>
          </w:r>
          <w:r w:rsidR="00E90E79">
            <w:t xml:space="preserve"> → Ensures meaningful genetic diversity.</w:t>
          </w:r>
        </w:p>
        <w:p w14:paraId="61C55A1F" w14:textId="2671D5A4" w:rsidR="00ED3F6E" w:rsidRDefault="00ED3F6E" w:rsidP="004F62F5">
          <w:pPr>
            <w:pStyle w:val="ListParagraph"/>
            <w:numPr>
              <w:ilvl w:val="0"/>
              <w:numId w:val="22"/>
            </w:numPr>
            <w:spacing w:before="100" w:beforeAutospacing="1" w:after="100" w:afterAutospacing="1" w:line="240" w:lineRule="auto"/>
          </w:pPr>
          <w:r>
            <w:rPr>
              <w:rStyle w:val="Strong"/>
            </w:rPr>
            <w:t>Mutation Rate = 0.</w:t>
          </w:r>
          <w:r w:rsidR="00E90E79">
            <w:rPr>
              <w:rStyle w:val="Strong"/>
            </w:rPr>
            <w:t>1</w:t>
          </w:r>
          <w:r>
            <w:t xml:space="preserve"> → Prevents premature convergence.</w:t>
          </w:r>
        </w:p>
        <w:p w14:paraId="428E529D" w14:textId="2C55535D" w:rsidR="004F62F5" w:rsidRDefault="004F62F5" w:rsidP="004F62F5">
          <w:pPr>
            <w:pStyle w:val="ListParagraph"/>
            <w:numPr>
              <w:ilvl w:val="0"/>
              <w:numId w:val="22"/>
            </w:numPr>
            <w:spacing w:before="100" w:beforeAutospacing="1" w:after="100" w:afterAutospacing="1" w:line="240" w:lineRule="auto"/>
          </w:pPr>
          <w:r>
            <w:rPr>
              <w:rStyle w:val="Strong"/>
            </w:rPr>
            <w:t>Mutation Range = 0.3</w:t>
          </w:r>
          <w:r>
            <w:t xml:space="preserve"> → Only alter inputs minutely</w:t>
          </w:r>
          <w:r w:rsidR="0004404D">
            <w:t xml:space="preserve"> -0.3 to 0.3 seconds</w:t>
          </w:r>
          <w:r>
            <w:t>.</w:t>
          </w:r>
        </w:p>
        <w:p w14:paraId="1EE737F2" w14:textId="27270BD3" w:rsidR="00A70443" w:rsidRDefault="00A70443" w:rsidP="00A70443">
          <w:pPr>
            <w:pStyle w:val="ListParagraph"/>
            <w:numPr>
              <w:ilvl w:val="0"/>
              <w:numId w:val="22"/>
            </w:numPr>
            <w:spacing w:before="100" w:beforeAutospacing="1" w:after="100" w:afterAutospacing="1" w:line="240" w:lineRule="auto"/>
          </w:pPr>
          <w:r>
            <w:rPr>
              <w:rStyle w:val="Strong"/>
            </w:rPr>
            <w:t>Max Generations = 10</w:t>
          </w:r>
          <w:r>
            <w:t xml:space="preserve"> → </w:t>
          </w:r>
          <w:r w:rsidR="0042125F">
            <w:t xml:space="preserve">More </w:t>
          </w:r>
          <w:r w:rsidR="005C6557">
            <w:t>generations will improve accuracy but take longer</w:t>
          </w:r>
          <w:r>
            <w:t>.</w:t>
          </w:r>
        </w:p>
        <w:p w14:paraId="2B574E52" w14:textId="77777777" w:rsidR="00ED3F6E" w:rsidRDefault="00ED3F6E" w:rsidP="009421E8">
          <w:pPr>
            <w:pStyle w:val="Heading2"/>
          </w:pPr>
          <w:bookmarkStart w:id="17" w:name="_Toc192441181"/>
          <w:r>
            <w:rPr>
              <w:rStyle w:val="Strong"/>
              <w:b w:val="0"/>
              <w:bCs w:val="0"/>
            </w:rPr>
            <w:lastRenderedPageBreak/>
            <w:t>Genetic Algorithm Execution Code</w:t>
          </w:r>
          <w:bookmarkEnd w:id="17"/>
        </w:p>
        <w:p w14:paraId="0F7ED718" w14:textId="2533D9AD" w:rsidR="00ED3F6E" w:rsidRDefault="005F0A52" w:rsidP="00ED3F6E">
          <w:r w:rsidRPr="005F0A52">
            <w:rPr>
              <w:noProof/>
            </w:rPr>
            <w:drawing>
              <wp:inline distT="0" distB="0" distL="0" distR="0" wp14:anchorId="513290BF" wp14:editId="28DDA5E2">
                <wp:extent cx="5731510" cy="6177915"/>
                <wp:effectExtent l="0" t="0" r="2540" b="0"/>
                <wp:docPr id="72303959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039594" name="Picture 1" descr="A screen shot of a computer program&#10;&#10;AI-generated content may be incorrect."/>
                        <pic:cNvPicPr/>
                      </pic:nvPicPr>
                      <pic:blipFill>
                        <a:blip r:embed="rId20"/>
                        <a:stretch>
                          <a:fillRect/>
                        </a:stretch>
                      </pic:blipFill>
                      <pic:spPr>
                        <a:xfrm>
                          <a:off x="0" y="0"/>
                          <a:ext cx="5731510" cy="6177915"/>
                        </a:xfrm>
                        <a:prstGeom prst="rect">
                          <a:avLst/>
                        </a:prstGeom>
                      </pic:spPr>
                    </pic:pic>
                  </a:graphicData>
                </a:graphic>
              </wp:inline>
            </w:drawing>
          </w:r>
        </w:p>
        <w:p w14:paraId="0841F803" w14:textId="77777777" w:rsidR="005F0A52" w:rsidRDefault="005F0A52" w:rsidP="00ED3F6E"/>
        <w:p w14:paraId="567C06FC" w14:textId="77777777" w:rsidR="009421E8" w:rsidRDefault="009421E8">
          <w:pPr>
            <w:spacing w:before="0" w:after="160"/>
            <w:rPr>
              <w:rStyle w:val="Strong"/>
              <w:rFonts w:ascii="Times New Roman" w:eastAsiaTheme="majorEastAsia" w:hAnsi="Times New Roman" w:cstheme="majorBidi"/>
              <w:b w:val="0"/>
              <w:bCs w:val="0"/>
              <w:color w:val="1F3864" w:themeColor="accent1" w:themeShade="80"/>
              <w:sz w:val="36"/>
              <w:szCs w:val="32"/>
            </w:rPr>
          </w:pPr>
          <w:r>
            <w:rPr>
              <w:rStyle w:val="Strong"/>
              <w:b w:val="0"/>
              <w:bCs w:val="0"/>
            </w:rPr>
            <w:br w:type="page"/>
          </w:r>
        </w:p>
        <w:p w14:paraId="100E706A" w14:textId="796C9AD0" w:rsidR="00ED3F6E" w:rsidRDefault="00ED3F6E" w:rsidP="009421E8">
          <w:pPr>
            <w:pStyle w:val="Heading1"/>
          </w:pPr>
          <w:bookmarkStart w:id="18" w:name="_Toc192441182"/>
          <w:r>
            <w:rPr>
              <w:rStyle w:val="Strong"/>
              <w:b w:val="0"/>
              <w:bCs w:val="0"/>
            </w:rPr>
            <w:lastRenderedPageBreak/>
            <w:t>Results and Conclusions (~10%)</w:t>
          </w:r>
          <w:bookmarkEnd w:id="18"/>
        </w:p>
        <w:p w14:paraId="646FF6EC" w14:textId="3EA988DA" w:rsidR="00C338A9" w:rsidRPr="00C338A9" w:rsidRDefault="00C338A9" w:rsidP="000962D9">
          <w:pPr>
            <w:pStyle w:val="Heading2"/>
          </w:pPr>
          <w:bookmarkStart w:id="19" w:name="_Toc192441183"/>
          <w:r w:rsidRPr="00C338A9">
            <w:t>Results</w:t>
          </w:r>
          <w:bookmarkEnd w:id="19"/>
        </w:p>
        <w:p w14:paraId="3660B93D" w14:textId="19CE4C79" w:rsidR="00C338A9" w:rsidRPr="00C338A9" w:rsidRDefault="00C338A9" w:rsidP="00604CD7">
          <w:r w:rsidRPr="00C338A9">
            <w:rPr>
              <w:b/>
              <w:bCs/>
            </w:rPr>
            <w:t>Progressive Improvement</w:t>
          </w:r>
          <w:r w:rsidRPr="00C338A9">
            <w:t xml:space="preserve">: Over 10 generations, the AI demonstrated marked progression in navigating the level. By Generation 10 </w:t>
          </w:r>
          <w:r w:rsidR="002B75C7">
            <w:t>(</w:t>
          </w:r>
          <w:r w:rsidR="002B75C7">
            <w:fldChar w:fldCharType="begin"/>
          </w:r>
          <w:r w:rsidR="002B75C7">
            <w:instrText xml:space="preserve"> REF _Ref192439670 \h </w:instrText>
          </w:r>
          <w:r w:rsidR="002B75C7">
            <w:fldChar w:fldCharType="separate"/>
          </w:r>
          <w:r w:rsidR="002B75C7">
            <w:t xml:space="preserve">Figure </w:t>
          </w:r>
          <w:r w:rsidR="002B75C7">
            <w:rPr>
              <w:noProof/>
            </w:rPr>
            <w:t>6</w:t>
          </w:r>
          <w:r w:rsidR="002B75C7">
            <w:fldChar w:fldCharType="end"/>
          </w:r>
          <w:r w:rsidR="002B75C7">
            <w:t xml:space="preserve">) </w:t>
          </w:r>
          <w:r w:rsidRPr="00C338A9">
            <w:t>the AI consistently reached advanced sections of the level, compared to minimal progress in Generation 1 (</w:t>
          </w:r>
          <w:r w:rsidR="002B75C7">
            <w:fldChar w:fldCharType="begin"/>
          </w:r>
          <w:r w:rsidR="002B75C7">
            <w:instrText xml:space="preserve"> REF _Ref191918867 \h </w:instrText>
          </w:r>
          <w:r w:rsidR="002B75C7">
            <w:fldChar w:fldCharType="separate"/>
          </w:r>
          <w:r w:rsidR="002B75C7">
            <w:t xml:space="preserve">Figure </w:t>
          </w:r>
          <w:r w:rsidR="002B75C7">
            <w:rPr>
              <w:noProof/>
            </w:rPr>
            <w:t>5</w:t>
          </w:r>
          <w:r w:rsidR="002B75C7">
            <w:fldChar w:fldCharType="end"/>
          </w:r>
          <w:r w:rsidRPr="00C338A9">
            <w:t xml:space="preserve">). </w:t>
          </w:r>
        </w:p>
        <w:p w14:paraId="37AF3C84" w14:textId="042DF138" w:rsidR="00C338A9" w:rsidRPr="00C338A9" w:rsidRDefault="00C338A9" w:rsidP="00604CD7">
          <w:r w:rsidRPr="00C338A9">
            <w:rPr>
              <w:b/>
              <w:bCs/>
            </w:rPr>
            <w:t>Fitness Function Efficacy</w:t>
          </w:r>
          <w:r w:rsidRPr="00C338A9">
            <w:t>: The progress-based fitness function successfully incentivi</w:t>
          </w:r>
          <w:r w:rsidR="002B75C7">
            <w:t>s</w:t>
          </w:r>
          <w:r w:rsidRPr="00C338A9">
            <w:t>ed</w:t>
          </w:r>
          <w:r w:rsidR="002B75C7">
            <w:t xml:space="preserve"> fast</w:t>
          </w:r>
          <w:r w:rsidRPr="00C338A9">
            <w:t xml:space="preserve"> </w:t>
          </w:r>
          <w:r w:rsidR="002B75C7">
            <w:t>right</w:t>
          </w:r>
          <w:r w:rsidRPr="00C338A9">
            <w:t xml:space="preserve"> movement. However, subtle adjustments, such as reducing penalties for late deaths, inadvertently </w:t>
          </w:r>
          <w:r w:rsidR="00966AAC">
            <w:t>encourage</w:t>
          </w:r>
          <w:r w:rsidR="002B75C7">
            <w:t xml:space="preserve"> overly safe </w:t>
          </w:r>
          <w:r w:rsidR="00966AAC">
            <w:t>behaviour</w:t>
          </w:r>
          <w:r w:rsidRPr="00C338A9">
            <w:t xml:space="preserve"> (</w:t>
          </w:r>
          <w:r w:rsidR="002B75C7">
            <w:fldChar w:fldCharType="begin"/>
          </w:r>
          <w:r w:rsidR="002B75C7">
            <w:instrText xml:space="preserve"> REF _Ref191920340 \h </w:instrText>
          </w:r>
          <w:r w:rsidR="002B75C7">
            <w:fldChar w:fldCharType="separate"/>
          </w:r>
          <w:r w:rsidR="002B75C7">
            <w:t xml:space="preserve">Figure </w:t>
          </w:r>
          <w:r w:rsidR="002B75C7">
            <w:rPr>
              <w:noProof/>
            </w:rPr>
            <w:t>8</w:t>
          </w:r>
          <w:r w:rsidR="002B75C7">
            <w:fldChar w:fldCharType="end"/>
          </w:r>
          <w:r w:rsidRPr="00C338A9">
            <w:t xml:space="preserve">), highlighting the </w:t>
          </w:r>
          <w:r w:rsidR="000F4630">
            <w:t>complicated nature</w:t>
          </w:r>
          <w:r w:rsidRPr="00C338A9">
            <w:t xml:space="preserve"> of</w:t>
          </w:r>
          <w:r w:rsidR="000F4630">
            <w:t xml:space="preserve"> the</w:t>
          </w:r>
          <w:r w:rsidRPr="00C338A9">
            <w:t xml:space="preserve"> fitness criteria.</w:t>
          </w:r>
        </w:p>
        <w:p w14:paraId="58B1683F" w14:textId="77777777" w:rsidR="00C338A9" w:rsidRPr="00C338A9" w:rsidRDefault="00C338A9" w:rsidP="00604CD7">
          <w:r w:rsidRPr="00C338A9">
            <w:rPr>
              <w:b/>
              <w:bCs/>
            </w:rPr>
            <w:t>Parameter Impact</w:t>
          </w:r>
          <w:r w:rsidRPr="00C338A9">
            <w:t>:</w:t>
          </w:r>
        </w:p>
        <w:p w14:paraId="28F91FFD" w14:textId="31C567D4" w:rsidR="00C338A9" w:rsidRPr="00C338A9" w:rsidRDefault="00C338A9" w:rsidP="00604CD7">
          <w:pPr>
            <w:numPr>
              <w:ilvl w:val="0"/>
              <w:numId w:val="23"/>
            </w:numPr>
          </w:pPr>
          <w:r w:rsidRPr="00C338A9">
            <w:t>A </w:t>
          </w:r>
          <w:r w:rsidRPr="00C338A9">
            <w:rPr>
              <w:b/>
              <w:bCs/>
            </w:rPr>
            <w:t>mutation rate of 0.1</w:t>
          </w:r>
          <w:r w:rsidRPr="00C338A9">
            <w:t> and </w:t>
          </w:r>
          <w:r w:rsidRPr="00C338A9">
            <w:rPr>
              <w:b/>
              <w:bCs/>
            </w:rPr>
            <w:t>crossover exploration of 0.2</w:t>
          </w:r>
          <w:r w:rsidRPr="00C338A9">
            <w:t> balanced exploration and exploitation, preventing premature convergence while refining viable strategies.</w:t>
          </w:r>
          <w:r w:rsidR="000F4630">
            <w:t xml:space="preserve"> </w:t>
          </w:r>
          <w:r w:rsidR="00966AAC">
            <w:t>In initial</w:t>
          </w:r>
          <w:r w:rsidR="000F4630">
            <w:t xml:space="preserve"> tests</w:t>
          </w:r>
          <w:r w:rsidR="00966AAC">
            <w:t>,</w:t>
          </w:r>
          <w:r w:rsidR="000F4630">
            <w:t xml:space="preserve"> these values were higher but led to</w:t>
          </w:r>
          <w:r w:rsidR="00AB4E78">
            <w:t xml:space="preserve"> too many alterations and good runs being negatively altered.</w:t>
          </w:r>
        </w:p>
        <w:p w14:paraId="784D0459" w14:textId="1D6555E7" w:rsidR="00C338A9" w:rsidRPr="00C338A9" w:rsidRDefault="00C338A9" w:rsidP="00604CD7">
          <w:pPr>
            <w:numPr>
              <w:ilvl w:val="0"/>
              <w:numId w:val="23"/>
            </w:numPr>
          </w:pPr>
          <w:r w:rsidRPr="00C338A9">
            <w:t>A </w:t>
          </w:r>
          <w:r w:rsidRPr="00C338A9">
            <w:rPr>
              <w:b/>
              <w:bCs/>
            </w:rPr>
            <w:t>population size of 50</w:t>
          </w:r>
          <w:r w:rsidRPr="00C338A9">
            <w:t xml:space="preserve"> provided sufficient diversity without excessive </w:t>
          </w:r>
          <w:r w:rsidR="00AB4E78">
            <w:t>time, initially a population of 100 was used with a game speed of 20-50</w:t>
          </w:r>
          <w:r w:rsidR="00912F36">
            <w:t xml:space="preserve">x but this caused inconsistencies in the replay function and seemed to cause </w:t>
          </w:r>
          <w:r w:rsidR="00966AAC">
            <w:t>inaccuracies</w:t>
          </w:r>
          <w:r w:rsidR="00912F36">
            <w:t xml:space="preserve"> in the runs. As such as smaller population run at 2x-10x game speed was</w:t>
          </w:r>
          <w:r w:rsidR="000860AA">
            <w:t xml:space="preserve"> used for testing</w:t>
          </w:r>
          <w:r w:rsidRPr="00C338A9">
            <w:t>.</w:t>
          </w:r>
        </w:p>
        <w:p w14:paraId="3DACC990" w14:textId="30511D7C" w:rsidR="00C338A9" w:rsidRDefault="00C338A9" w:rsidP="00604CD7">
          <w:r w:rsidRPr="00C338A9">
            <w:rPr>
              <w:b/>
              <w:bCs/>
            </w:rPr>
            <w:t xml:space="preserve">Goal </w:t>
          </w:r>
          <w:r w:rsidR="00C65ECA">
            <w:rPr>
              <w:b/>
              <w:bCs/>
            </w:rPr>
            <w:t>Achievability</w:t>
          </w:r>
          <w:r w:rsidRPr="00C338A9">
            <w:t>: While the AI did not surpass the human baseline (12.73 seconds)</w:t>
          </w:r>
          <w:r w:rsidR="000504BA">
            <w:t>(</w:t>
          </w:r>
          <w:r w:rsidR="000504BA">
            <w:fldChar w:fldCharType="begin"/>
          </w:r>
          <w:r w:rsidR="000504BA">
            <w:instrText xml:space="preserve"> REF _Ref191917770 \h </w:instrText>
          </w:r>
          <w:r w:rsidR="000504BA">
            <w:fldChar w:fldCharType="separate"/>
          </w:r>
          <w:r w:rsidR="000504BA">
            <w:t xml:space="preserve">Figure </w:t>
          </w:r>
          <w:r w:rsidR="000504BA">
            <w:rPr>
              <w:noProof/>
            </w:rPr>
            <w:t>2</w:t>
          </w:r>
          <w:r w:rsidR="000504BA">
            <w:fldChar w:fldCharType="end"/>
          </w:r>
          <w:r w:rsidR="000504BA">
            <w:t>)</w:t>
          </w:r>
          <w:r w:rsidR="00C65ECA">
            <w:t xml:space="preserve"> in my testing</w:t>
          </w:r>
          <w:r w:rsidRPr="00C338A9">
            <w:t xml:space="preserve">, it </w:t>
          </w:r>
          <w:r w:rsidR="000504BA">
            <w:t xml:space="preserve">consistently </w:t>
          </w:r>
          <w:r w:rsidRPr="00C338A9">
            <w:t xml:space="preserve">achieved a best completion time of </w:t>
          </w:r>
          <w:r w:rsidR="000504BA">
            <w:t>below 30</w:t>
          </w:r>
          <w:r w:rsidRPr="00C338A9">
            <w:t xml:space="preserve"> seconds</w:t>
          </w:r>
          <w:r w:rsidR="000504BA">
            <w:t xml:space="preserve"> (</w:t>
          </w:r>
          <w:r w:rsidR="000504BA">
            <w:fldChar w:fldCharType="begin"/>
          </w:r>
          <w:r w:rsidR="000504BA">
            <w:instrText xml:space="preserve"> REF _Ref192439013 \h </w:instrText>
          </w:r>
          <w:r w:rsidR="000504BA">
            <w:fldChar w:fldCharType="separate"/>
          </w:r>
          <w:r w:rsidR="000504BA">
            <w:t xml:space="preserve">Figure </w:t>
          </w:r>
          <w:r w:rsidR="000504BA">
            <w:rPr>
              <w:noProof/>
            </w:rPr>
            <w:t>4</w:t>
          </w:r>
          <w:r w:rsidR="000504BA">
            <w:fldChar w:fldCharType="end"/>
          </w:r>
          <w:r w:rsidR="000504BA">
            <w:t>)</w:t>
          </w:r>
          <w:r w:rsidRPr="00C338A9">
            <w:t>, demonstrating</w:t>
          </w:r>
          <w:r w:rsidR="00C65ECA">
            <w:t xml:space="preserve"> the </w:t>
          </w:r>
          <w:r w:rsidR="00966AAC">
            <w:t xml:space="preserve">achievement of a Genetic Algorithm in completing a 2D platformer level, while also highlighting the possibility of </w:t>
          </w:r>
          <w:r w:rsidRPr="00C338A9">
            <w:t xml:space="preserve">further </w:t>
          </w:r>
          <w:r w:rsidR="000504BA">
            <w:t>optimisation</w:t>
          </w:r>
          <w:r w:rsidR="00966AAC">
            <w:t xml:space="preserve"> to closer compete with a human run</w:t>
          </w:r>
          <w:r w:rsidRPr="00C338A9">
            <w:t>.</w:t>
          </w:r>
        </w:p>
        <w:p w14:paraId="1F99A852" w14:textId="77777777" w:rsidR="007F1FF7" w:rsidRPr="00C338A9" w:rsidRDefault="007F1FF7" w:rsidP="00604CD7"/>
        <w:p w14:paraId="28BD5D46" w14:textId="77777777" w:rsidR="00C338A9" w:rsidRPr="00C338A9" w:rsidRDefault="00C338A9" w:rsidP="000962D9">
          <w:pPr>
            <w:pStyle w:val="Heading3"/>
          </w:pPr>
          <w:bookmarkStart w:id="20" w:name="_Toc192441184"/>
          <w:r w:rsidRPr="00C338A9">
            <w:t>Challenges and Limitations</w:t>
          </w:r>
          <w:bookmarkEnd w:id="20"/>
        </w:p>
        <w:p w14:paraId="03B0169B" w14:textId="55DE0909" w:rsidR="00C338A9" w:rsidRPr="00C338A9" w:rsidRDefault="00C338A9" w:rsidP="00CA1FD0">
          <w:r w:rsidRPr="00C338A9">
            <w:rPr>
              <w:b/>
              <w:bCs/>
            </w:rPr>
            <w:t>Fitness Function Sensitivity</w:t>
          </w:r>
          <w:r w:rsidRPr="00C338A9">
            <w:t xml:space="preserve">: Minor changes to the fitness function led to unintended </w:t>
          </w:r>
          <w:r w:rsidR="00966AAC">
            <w:t>behaviours:</w:t>
          </w:r>
          <w:r w:rsidRPr="00C338A9">
            <w:t xml:space="preserve"> e.g. </w:t>
          </w:r>
          <w:r w:rsidR="00966AAC">
            <w:t xml:space="preserve">overly </w:t>
          </w:r>
          <w:r w:rsidRPr="00C338A9">
            <w:t>safe strategies</w:t>
          </w:r>
          <w:r w:rsidR="00966AAC">
            <w:t>,</w:t>
          </w:r>
          <w:r w:rsidRPr="00C338A9">
            <w:t xml:space="preserve"> underscoring the need for iterative testing and </w:t>
          </w:r>
          <w:r w:rsidR="00966AAC">
            <w:t xml:space="preserve">a layered fitness </w:t>
          </w:r>
          <w:r w:rsidRPr="00C338A9">
            <w:t>reward structure.</w:t>
          </w:r>
        </w:p>
        <w:p w14:paraId="155FF96D" w14:textId="287D03F2" w:rsidR="00C338A9" w:rsidRPr="00C338A9" w:rsidRDefault="00C338A9" w:rsidP="00CA1FD0">
          <w:r w:rsidRPr="00C338A9">
            <w:rPr>
              <w:b/>
              <w:bCs/>
            </w:rPr>
            <w:t>Physics Inconsistencies</w:t>
          </w:r>
          <w:r w:rsidRPr="00C338A9">
            <w:t>: Rigid body calculations at high simulation speeds</w:t>
          </w:r>
          <w:r w:rsidR="000962D9">
            <w:t>, over 10x game speed,</w:t>
          </w:r>
          <w:r w:rsidRPr="00C338A9">
            <w:t xml:space="preserve"> </w:t>
          </w:r>
          <w:r w:rsidR="000962D9" w:rsidRPr="00C338A9">
            <w:t>caused</w:t>
          </w:r>
          <w:r w:rsidR="000962D9">
            <w:t xml:space="preserve"> inconsistencies</w:t>
          </w:r>
          <w:r w:rsidRPr="00C338A9">
            <w:t xml:space="preserve"> in chromosome</w:t>
          </w:r>
          <w:r w:rsidR="000962D9">
            <w:t xml:space="preserve"> simulating and</w:t>
          </w:r>
          <w:r w:rsidRPr="00C338A9">
            <w:t xml:space="preserve"> replay outcomes, reducing reliability</w:t>
          </w:r>
          <w:r w:rsidR="00966AAC">
            <w:t>.</w:t>
          </w:r>
          <w:r w:rsidR="00B140D5">
            <w:t xml:space="preserve"> To overcome this a lower game speed was used for the majority of testing as well as rounding the inputs to two decimal places for better consistency.</w:t>
          </w:r>
        </w:p>
        <w:p w14:paraId="1DF07828" w14:textId="17B266AA" w:rsidR="00C338A9" w:rsidRPr="00C338A9" w:rsidRDefault="00230BE1" w:rsidP="00CA1FD0">
          <w:r>
            <w:rPr>
              <w:b/>
              <w:bCs/>
            </w:rPr>
            <w:t>Success Direction</w:t>
          </w:r>
          <w:r w:rsidR="00C338A9" w:rsidRPr="00C338A9">
            <w:t xml:space="preserve">: </w:t>
          </w:r>
          <w:r w:rsidR="00A757AD">
            <w:t>In testing, some runs used</w:t>
          </w:r>
          <w:r w:rsidR="00C338A9" w:rsidRPr="00C338A9">
            <w:t xml:space="preserve"> suboptimal movement patterns (e.g., excessive jumping</w:t>
          </w:r>
          <w:r w:rsidR="00A757AD">
            <w:t>, backtracking</w:t>
          </w:r>
          <w:r w:rsidR="00C338A9" w:rsidRPr="00C338A9">
            <w:t>)</w:t>
          </w:r>
          <w:r w:rsidR="00A757AD">
            <w:t>. A solution such as</w:t>
          </w:r>
          <w:r w:rsidR="00C338A9" w:rsidRPr="00C338A9">
            <w:t xml:space="preserve"> dynamic mutation rates </w:t>
          </w:r>
          <w:r w:rsidR="00A757AD">
            <w:t>could mitigate this issue</w:t>
          </w:r>
          <w:r w:rsidR="00C338A9" w:rsidRPr="00C338A9">
            <w:t>.</w:t>
          </w:r>
        </w:p>
        <w:p w14:paraId="38990FFC" w14:textId="77777777" w:rsidR="007F1FF7" w:rsidRDefault="007F1FF7" w:rsidP="001F19A0">
          <w:pPr>
            <w:pStyle w:val="Heading3"/>
          </w:pPr>
          <w:bookmarkStart w:id="21" w:name="_Toc192441185"/>
        </w:p>
        <w:p w14:paraId="5B497381" w14:textId="282BEFBE" w:rsidR="001F19A0" w:rsidRDefault="00C338A9" w:rsidP="001F19A0">
          <w:pPr>
            <w:pStyle w:val="Heading3"/>
          </w:pPr>
          <w:r w:rsidRPr="00C338A9">
            <w:t>Conclusions</w:t>
          </w:r>
          <w:bookmarkEnd w:id="21"/>
        </w:p>
        <w:p w14:paraId="4C2DE36E" w14:textId="08F6D531" w:rsidR="00C338A9" w:rsidRPr="00C338A9" w:rsidRDefault="001F19A0" w:rsidP="00C338A9">
          <w:r w:rsidRPr="00C338A9">
            <w:t>This project validates genetic algorithms as a viable method for 2D platformer AI training while emphasi</w:t>
          </w:r>
          <w:r w:rsidR="00B140D5">
            <w:t>s</w:t>
          </w:r>
          <w:r w:rsidRPr="00C338A9">
            <w:t xml:space="preserve">ing the importance of careful fitness design and parameter calibration. With refinements, </w:t>
          </w:r>
          <w:r>
            <w:t>this Genetic Algorithm</w:t>
          </w:r>
          <w:r w:rsidRPr="00C338A9">
            <w:t xml:space="preserve"> approach could rival or exceed human performance benchmarks</w:t>
          </w:r>
          <w:r w:rsidR="00C338A9" w:rsidRPr="00C338A9">
            <w:t>.</w:t>
          </w:r>
        </w:p>
        <w:p w14:paraId="177AC9F5" w14:textId="73247DA6" w:rsidR="00C338A9" w:rsidRPr="00C338A9" w:rsidRDefault="00C338A9" w:rsidP="007F1FF7">
          <w:r w:rsidRPr="00C338A9">
            <w:rPr>
              <w:b/>
              <w:bCs/>
            </w:rPr>
            <w:t>Fitness Design</w:t>
          </w:r>
          <w:r w:rsidRPr="00C338A9">
            <w:t xml:space="preserve">: Reward structures must be tested to align AI </w:t>
          </w:r>
          <w:r w:rsidR="000962D9">
            <w:t>behaviour/ improvements</w:t>
          </w:r>
          <w:r w:rsidRPr="00C338A9">
            <w:t xml:space="preserve"> with desired outcomes.</w:t>
          </w:r>
        </w:p>
        <w:p w14:paraId="5CA26B0F" w14:textId="14EA339C" w:rsidR="00C338A9" w:rsidRPr="00C338A9" w:rsidRDefault="00C338A9" w:rsidP="007F1FF7">
          <w:r w:rsidRPr="00C338A9">
            <w:rPr>
              <w:b/>
              <w:bCs/>
            </w:rPr>
            <w:t>Parameter Tuning</w:t>
          </w:r>
          <w:r w:rsidRPr="00C338A9">
            <w:t xml:space="preserve">: Small adjustments to mutation and crossover rates significantly impact </w:t>
          </w:r>
          <w:r w:rsidR="007850DA">
            <w:t>alterations of individuals</w:t>
          </w:r>
          <w:r w:rsidRPr="00C338A9">
            <w:t>.</w:t>
          </w:r>
        </w:p>
        <w:p w14:paraId="5DF1FAFC" w14:textId="30B3887F" w:rsidR="00C338A9" w:rsidRPr="00C338A9" w:rsidRDefault="00C338A9" w:rsidP="007F1FF7">
          <w:r w:rsidRPr="00C338A9">
            <w:rPr>
              <w:b/>
              <w:bCs/>
            </w:rPr>
            <w:t>Physics Stability</w:t>
          </w:r>
          <w:r w:rsidRPr="00C338A9">
            <w:t xml:space="preserve">: Deterministic simulations are crucial for reliable chromosome evaluation, </w:t>
          </w:r>
          <w:r w:rsidR="00BC1CB6">
            <w:t>and ensuring movements are calculated in fixed updates at a reliable game speed is crucial</w:t>
          </w:r>
          <w:r w:rsidRPr="00C338A9">
            <w:t>.</w:t>
          </w:r>
        </w:p>
        <w:p w14:paraId="27367BE7" w14:textId="1F18E5B9" w:rsidR="00C338A9" w:rsidRPr="00C338A9" w:rsidRDefault="00CA1FD0" w:rsidP="001F19A0">
          <w:pPr>
            <w:pStyle w:val="Heading3"/>
          </w:pPr>
          <w:r>
            <w:t>Possible Improvements</w:t>
          </w:r>
        </w:p>
        <w:p w14:paraId="499A2C58" w14:textId="71337AAB" w:rsidR="00C338A9" w:rsidRPr="00C338A9" w:rsidRDefault="00C338A9" w:rsidP="007F1FF7">
          <w:r w:rsidRPr="00C338A9">
            <w:rPr>
              <w:b/>
              <w:bCs/>
            </w:rPr>
            <w:t>Multi-Objective Optimi</w:t>
          </w:r>
          <w:r w:rsidR="00BC1CB6">
            <w:rPr>
              <w:b/>
              <w:bCs/>
            </w:rPr>
            <w:t>s</w:t>
          </w:r>
          <w:r w:rsidRPr="00C338A9">
            <w:rPr>
              <w:b/>
              <w:bCs/>
            </w:rPr>
            <w:t>ation</w:t>
          </w:r>
          <w:r w:rsidRPr="00C338A9">
            <w:t>: Include coin collection</w:t>
          </w:r>
          <w:r w:rsidR="00BC1CB6">
            <w:t>,</w:t>
          </w:r>
          <w:r w:rsidR="0039426F">
            <w:t xml:space="preserve"> back-tracking avoidance</w:t>
          </w:r>
          <w:r w:rsidRPr="00C338A9">
            <w:t xml:space="preserve"> and obstacle avoidance as explicit fitness criteria.</w:t>
          </w:r>
        </w:p>
        <w:p w14:paraId="3AA41265" w14:textId="18A92D9C" w:rsidR="00C338A9" w:rsidRPr="00C338A9" w:rsidRDefault="00C338A9" w:rsidP="007F1FF7">
          <w:r w:rsidRPr="00C338A9">
            <w:rPr>
              <w:b/>
              <w:bCs/>
            </w:rPr>
            <w:t>Enhanced Replay Stability</w:t>
          </w:r>
          <w:r w:rsidRPr="00C338A9">
            <w:t xml:space="preserve">: </w:t>
          </w:r>
          <w:r w:rsidR="0039426F">
            <w:t>Reavulate</w:t>
          </w:r>
          <w:r w:rsidRPr="00C338A9">
            <w:t xml:space="preserve"> frame-independent physics to ensure consistent chromosome </w:t>
          </w:r>
          <w:r w:rsidR="0039426F">
            <w:t>simulation</w:t>
          </w:r>
          <w:r w:rsidRPr="00C338A9">
            <w:t>.</w:t>
          </w:r>
        </w:p>
        <w:p w14:paraId="43629225" w14:textId="6EE9D618" w:rsidR="00C338A9" w:rsidRPr="00C338A9" w:rsidRDefault="00C338A9" w:rsidP="007F1FF7">
          <w:r w:rsidRPr="00C338A9">
            <w:rPr>
              <w:b/>
              <w:bCs/>
            </w:rPr>
            <w:t>Adaptive Parameters</w:t>
          </w:r>
          <w:r w:rsidRPr="00C338A9">
            <w:t xml:space="preserve">: </w:t>
          </w:r>
          <w:r w:rsidR="0039426F">
            <w:t>Self</w:t>
          </w:r>
          <w:r w:rsidRPr="00C338A9">
            <w:t>-adjusting mutation rates based on population metrics</w:t>
          </w:r>
          <w:r w:rsidR="0039426F">
            <w:t xml:space="preserve"> </w:t>
          </w:r>
          <w:r w:rsidR="00881851">
            <w:t xml:space="preserve">could </w:t>
          </w:r>
          <w:r w:rsidR="0039426F">
            <w:t>improve</w:t>
          </w:r>
          <w:r w:rsidR="00881851">
            <w:t xml:space="preserve"> evolution speed</w:t>
          </w:r>
          <w:r w:rsidRPr="00C338A9">
            <w:t>.</w:t>
          </w:r>
        </w:p>
        <w:p w14:paraId="55E98FCC" w14:textId="77777777" w:rsidR="006F4FFB" w:rsidRDefault="006F4FFB" w:rsidP="004E7437"/>
        <w:p w14:paraId="7DC9E9DA" w14:textId="77777777" w:rsidR="00966AAC" w:rsidRDefault="00966AAC" w:rsidP="00966AAC">
          <w:pPr>
            <w:pStyle w:val="Heading2"/>
          </w:pPr>
          <w:bookmarkStart w:id="22" w:name="_Toc192441187"/>
          <w:r>
            <w:t>Issues Discussion</w:t>
          </w:r>
          <w:bookmarkEnd w:id="22"/>
        </w:p>
        <w:p w14:paraId="461D3FC3" w14:textId="77777777" w:rsidR="00966AAC" w:rsidRDefault="00966AAC" w:rsidP="00966AAC">
          <w:r>
            <w:t>The genetic algorithm is tricky as encouraging and discouraging certain aspects can massively impact the behaviour of the AI. An example is when the fitness function (</w:t>
          </w:r>
          <w:r>
            <w:fldChar w:fldCharType="begin"/>
          </w:r>
          <w:r>
            <w:instrText xml:space="preserve"> REF _Ref191920135 \h </w:instrText>
          </w:r>
          <w:r>
            <w:fldChar w:fldCharType="separate"/>
          </w:r>
          <w:r>
            <w:t xml:space="preserve">Figure </w:t>
          </w:r>
          <w:r>
            <w:rPr>
              <w:noProof/>
            </w:rPr>
            <w:t>5</w:t>
          </w:r>
          <w:r>
            <w:fldChar w:fldCharType="end"/>
          </w:r>
          <w:r>
            <w:t>) was configured to not punish dying late as harshly. This was intended to encourage the AI to still make progress without being discouraged so harshly for dying at the end of a good run. This had the unexpected result of encouraging the AI to run about the beginning of the level where it is safe until the time limit was nearing the end, and then attempting to make progress. Examples such as these demonstrate how a small tweak in the fitness function variables can cause rippling effects after many generations of training.</w:t>
          </w:r>
        </w:p>
        <w:p w14:paraId="2229FF90" w14:textId="77777777" w:rsidR="00F61DAB" w:rsidRDefault="00966AAC" w:rsidP="00966AAC">
          <w:r>
            <w:t>(</w:t>
          </w:r>
          <w:r>
            <w:fldChar w:fldCharType="begin"/>
          </w:r>
          <w:r>
            <w:instrText xml:space="preserve"> REF _Ref191920340 \h </w:instrText>
          </w:r>
          <w:r>
            <w:fldChar w:fldCharType="separate"/>
          </w:r>
          <w:r>
            <w:t xml:space="preserve">Figure </w:t>
          </w:r>
          <w:r>
            <w:rPr>
              <w:noProof/>
            </w:rPr>
            <w:t>6</w:t>
          </w:r>
          <w:r>
            <w:fldChar w:fldCharType="end"/>
          </w:r>
          <w:r>
            <w:t>) Shows the replay function with the best Chromosome after 10 generations with 50 individuals in each generation. This displays how the AI did not make any progress until the very end of the Time limit (90 seconds).</w:t>
          </w:r>
        </w:p>
        <w:p w14:paraId="403E0769" w14:textId="41DE423F" w:rsidR="00F61DAB" w:rsidRPr="004E7437" w:rsidRDefault="00F61DAB" w:rsidP="00F61DAB">
          <w:r>
            <w:t>Another issue is with the</w:t>
          </w:r>
          <w:r>
            <w:t xml:space="preserve"> </w:t>
          </w:r>
          <w:r>
            <w:t>inconsistency</w:t>
          </w:r>
          <w:r>
            <w:t xml:space="preserve"> </w:t>
          </w:r>
          <w:r>
            <w:t>in the</w:t>
          </w:r>
          <w:r>
            <w:t xml:space="preserve"> replay function. The same chromosome can result in different outputs. Rigid body calculations </w:t>
          </w:r>
          <w:r>
            <w:t>can</w:t>
          </w:r>
          <w:r>
            <w:t xml:space="preserve"> be inconsistent at such high game speeds.</w:t>
          </w:r>
          <w:r>
            <w:t xml:space="preserve"> Lower game speeds were used to mitigate this along with ensuring Fixed Updates were used instead of regular Updates which are tied to framerate.</w:t>
          </w:r>
        </w:p>
        <w:p w14:paraId="6B240782" w14:textId="06A4DE47" w:rsidR="00966AAC" w:rsidRDefault="00966AAC" w:rsidP="00966AAC"/>
        <w:p w14:paraId="6041071A" w14:textId="77777777" w:rsidR="00966AAC" w:rsidRDefault="00966AAC" w:rsidP="00966AAC">
          <w:pPr>
            <w:keepNext/>
          </w:pPr>
          <w:r w:rsidRPr="003706B3">
            <w:rPr>
              <w:noProof/>
            </w:rPr>
            <w:lastRenderedPageBreak/>
            <w:drawing>
              <wp:inline distT="0" distB="0" distL="0" distR="0" wp14:anchorId="3A46CA74" wp14:editId="48D19A9C">
                <wp:extent cx="5021580" cy="1787540"/>
                <wp:effectExtent l="0" t="0" r="7620" b="3175"/>
                <wp:docPr id="117687870"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87870" name="Picture 1" descr="A computer screen shot of text&#10;&#10;AI-generated content may be incorrect."/>
                        <pic:cNvPicPr/>
                      </pic:nvPicPr>
                      <pic:blipFill>
                        <a:blip r:embed="rId21"/>
                        <a:stretch>
                          <a:fillRect/>
                        </a:stretch>
                      </pic:blipFill>
                      <pic:spPr>
                        <a:xfrm>
                          <a:off x="0" y="0"/>
                          <a:ext cx="5023737" cy="1788308"/>
                        </a:xfrm>
                        <a:prstGeom prst="rect">
                          <a:avLst/>
                        </a:prstGeom>
                      </pic:spPr>
                    </pic:pic>
                  </a:graphicData>
                </a:graphic>
              </wp:inline>
            </w:drawing>
          </w:r>
        </w:p>
        <w:p w14:paraId="39BA5A78" w14:textId="77777777" w:rsidR="00966AAC" w:rsidRDefault="00966AAC" w:rsidP="00966AAC">
          <w:pPr>
            <w:pStyle w:val="Caption"/>
          </w:pPr>
          <w:bookmarkStart w:id="23" w:name="_Ref191920135"/>
          <w:bookmarkStart w:id="24" w:name="_Toc192439330"/>
          <w:r>
            <w:t xml:space="preserve">Figure </w:t>
          </w:r>
          <w:r>
            <w:fldChar w:fldCharType="begin"/>
          </w:r>
          <w:r>
            <w:instrText xml:space="preserve"> SEQ Figure \* ARABIC </w:instrText>
          </w:r>
          <w:r>
            <w:fldChar w:fldCharType="separate"/>
          </w:r>
          <w:r>
            <w:rPr>
              <w:noProof/>
            </w:rPr>
            <w:t>7</w:t>
          </w:r>
          <w:r>
            <w:fldChar w:fldCharType="end"/>
          </w:r>
          <w:bookmarkEnd w:id="23"/>
          <w:r>
            <w:t>: Fitness Function, later death example</w:t>
          </w:r>
          <w:bookmarkEnd w:id="24"/>
        </w:p>
        <w:p w14:paraId="3D2D8842" w14:textId="77777777" w:rsidR="00966AAC" w:rsidRDefault="00966AAC" w:rsidP="00966AAC">
          <w:pPr>
            <w:keepNext/>
          </w:pPr>
          <w:r>
            <w:rPr>
              <w:noProof/>
            </w:rPr>
            <w:drawing>
              <wp:inline distT="0" distB="0" distL="0" distR="0" wp14:anchorId="2C251DAD" wp14:editId="26F048DF">
                <wp:extent cx="5731510" cy="2903220"/>
                <wp:effectExtent l="0" t="0" r="2540" b="0"/>
                <wp:docPr id="1885904646"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904646" name="Picture 5" descr="A screenshot of a computer&#10;&#10;AI-generated content may be incorrect."/>
                        <pic:cNvPicPr/>
                      </pic:nvPicPr>
                      <pic:blipFill rotWithShape="1">
                        <a:blip r:embed="rId22">
                          <a:extLst>
                            <a:ext uri="{28A0092B-C50C-407E-A947-70E740481C1C}">
                              <a14:useLocalDpi xmlns:a14="http://schemas.microsoft.com/office/drawing/2010/main" val="0"/>
                            </a:ext>
                          </a:extLst>
                        </a:blip>
                        <a:srcRect t="3782" b="6165"/>
                        <a:stretch/>
                      </pic:blipFill>
                      <pic:spPr bwMode="auto">
                        <a:xfrm>
                          <a:off x="0" y="0"/>
                          <a:ext cx="5731510" cy="2903220"/>
                        </a:xfrm>
                        <a:prstGeom prst="rect">
                          <a:avLst/>
                        </a:prstGeom>
                        <a:ln>
                          <a:noFill/>
                        </a:ln>
                        <a:extLst>
                          <a:ext uri="{53640926-AAD7-44D8-BBD7-CCE9431645EC}">
                            <a14:shadowObscured xmlns:a14="http://schemas.microsoft.com/office/drawing/2010/main"/>
                          </a:ext>
                        </a:extLst>
                      </pic:spPr>
                    </pic:pic>
                  </a:graphicData>
                </a:graphic>
              </wp:inline>
            </w:drawing>
          </w:r>
        </w:p>
        <w:p w14:paraId="268D1230" w14:textId="31B645BC" w:rsidR="0072136B" w:rsidRPr="00F61DAB" w:rsidRDefault="00966AAC" w:rsidP="00F61DAB">
          <w:pPr>
            <w:pStyle w:val="Caption"/>
          </w:pPr>
          <w:bookmarkStart w:id="25" w:name="_Ref191920340"/>
          <w:bookmarkStart w:id="26" w:name="_Toc192439331"/>
          <w:r>
            <w:t xml:space="preserve">Figure </w:t>
          </w:r>
          <w:r>
            <w:fldChar w:fldCharType="begin"/>
          </w:r>
          <w:r>
            <w:instrText xml:space="preserve"> SEQ Figure \* ARABIC </w:instrText>
          </w:r>
          <w:r>
            <w:fldChar w:fldCharType="separate"/>
          </w:r>
          <w:r>
            <w:rPr>
              <w:noProof/>
            </w:rPr>
            <w:t>8</w:t>
          </w:r>
          <w:r>
            <w:fldChar w:fldCharType="end"/>
          </w:r>
          <w:bookmarkEnd w:id="25"/>
          <w:r>
            <w:t>: Best Chromosome with late death fitness</w:t>
          </w:r>
          <w:bookmarkEnd w:id="26"/>
          <w:r w:rsidR="0072136B">
            <w:br w:type="page"/>
          </w:r>
        </w:p>
        <w:p w14:paraId="189C5FB1" w14:textId="36D50E29" w:rsidR="0052514A" w:rsidRDefault="009421E8" w:rsidP="0072136B">
          <w:pPr>
            <w:pStyle w:val="Heading1"/>
          </w:pPr>
          <w:bookmarkStart w:id="27" w:name="_Toc192441188"/>
          <w:r>
            <w:lastRenderedPageBreak/>
            <w:t>Unity Project Creation</w:t>
          </w:r>
          <w:r w:rsidR="002845A7">
            <w:t xml:space="preserve"> Process</w:t>
          </w:r>
          <w:r w:rsidR="0052514A">
            <w:t>:</w:t>
          </w:r>
          <w:bookmarkEnd w:id="27"/>
        </w:p>
        <w:p w14:paraId="0B15C1D7" w14:textId="2C57A788" w:rsidR="0052514A" w:rsidRDefault="0042765C" w:rsidP="004E7437">
          <w:pPr>
            <w:rPr>
              <w:lang w:val="en-US"/>
            </w:rPr>
          </w:pPr>
          <w:r>
            <w:t xml:space="preserve">A general genetic algorithm </w:t>
          </w:r>
          <w:r w:rsidR="00D04ADB">
            <w:t>Python</w:t>
          </w:r>
          <w:r>
            <w:t xml:space="preserve"> script </w:t>
          </w:r>
          <w:r>
            <w:fldChar w:fldCharType="begin"/>
          </w:r>
          <w:r w:rsidR="00D35AEE">
            <w:instrText xml:space="preserve"> ADDIN ZOTERO_ITEM CSL_CITATION {"citationID":"AELiwYhf","properties":{"formattedCitation":"(Sheehy, 2025)","plainCitation":"(Sheehy, 2025)","noteIndex":0},"citationItems":[{"id":417,"uris":["http://zotero.org/users/12785515/items/XWJ2QY7L"],"itemData":{"id":417,"type":"webpage","title":"AI/2025 at main · Robert-Sheehy/AI","URL":"https://github.com/Robert-Sheehy/AI/tree/main/2025","author":[{"family":"Sheehy","given":"Robert"}],"accessed":{"date-parts":[["2025",3,3]]}},"label":"page"}],"schema":"https://github.com/citation-style-language/schema/raw/master/csl-citation.json"} </w:instrText>
          </w:r>
          <w:r>
            <w:fldChar w:fldCharType="separate"/>
          </w:r>
          <w:r w:rsidR="00D35AEE" w:rsidRPr="00D35AEE">
            <w:rPr>
              <w:rFonts w:ascii="Calibri" w:hAnsi="Calibri" w:cs="Calibri"/>
            </w:rPr>
            <w:t>(Sheehy, 2025)</w:t>
          </w:r>
          <w:r>
            <w:fldChar w:fldCharType="end"/>
          </w:r>
          <w:r>
            <w:t xml:space="preserve"> was used as a basis for this project.</w:t>
          </w:r>
          <w:r w:rsidR="00D35AEE">
            <w:t xml:space="preserve"> Initially</w:t>
          </w:r>
          <w:r w:rsidR="00D04ADB">
            <w:t>,</w:t>
          </w:r>
          <w:r w:rsidR="00D35AEE">
            <w:t xml:space="preserve"> it was planned to integrate </w:t>
          </w:r>
          <w:r w:rsidR="002B635D">
            <w:t xml:space="preserve">the </w:t>
          </w:r>
          <w:r w:rsidR="00D04ADB">
            <w:t>Python</w:t>
          </w:r>
          <w:r w:rsidR="002B635D">
            <w:t xml:space="preserve"> genetic algorithm with Unity</w:t>
          </w:r>
          <w:r w:rsidR="007F2E25">
            <w:t xml:space="preserve">. There are </w:t>
          </w:r>
          <w:r w:rsidR="000C56CC">
            <w:t xml:space="preserve">ways to do this such as </w:t>
          </w:r>
          <w:r w:rsidR="00D04ADB">
            <w:t>embedding</w:t>
          </w:r>
          <w:r w:rsidR="006F434F">
            <w:t xml:space="preserve"> </w:t>
          </w:r>
          <w:r w:rsidR="000803C7">
            <w:t>Python</w:t>
          </w:r>
          <w:r w:rsidR="006F434F">
            <w:t xml:space="preserve"> into Unity using </w:t>
          </w:r>
          <w:r w:rsidR="0013672D">
            <w:t xml:space="preserve">Iron Python </w:t>
          </w:r>
          <w:r w:rsidR="0013672D">
            <w:fldChar w:fldCharType="begin"/>
          </w:r>
          <w:r w:rsidR="0013672D">
            <w:instrText xml:space="preserve"> ADDIN ZOTERO_ITEM CSL_CITATION {"citationID":"YVwv6nlw","properties":{"formattedCitation":"(IronPython.net, 2025)","plainCitation":"(IronPython.net, 2025)","noteIndex":0},"citationItems":[{"id":433,"uris":["http://zotero.org/users/12785515/items/D27STEQN"],"itemData":{"id":433,"type":"webpage","title":"IronPython.net /","URL":"https://ironpython.net/","author":[{"family":"IronPython.net","given":""}],"accessed":{"date-parts":[["2025",3,3]]}}}],"schema":"https://github.com/citation-style-language/schema/raw/master/csl-citation.json"} </w:instrText>
          </w:r>
          <w:r w:rsidR="0013672D">
            <w:fldChar w:fldCharType="separate"/>
          </w:r>
          <w:r w:rsidR="0013672D" w:rsidRPr="0013672D">
            <w:rPr>
              <w:rFonts w:ascii="Calibri" w:hAnsi="Calibri" w:cs="Calibri"/>
            </w:rPr>
            <w:t>(IronPython.net, 2025)</w:t>
          </w:r>
          <w:r w:rsidR="0013672D">
            <w:fldChar w:fldCharType="end"/>
          </w:r>
          <w:r w:rsidR="00B56922">
            <w:t xml:space="preserve"> </w:t>
          </w:r>
          <w:r w:rsidR="00B56922">
            <w:fldChar w:fldCharType="begin"/>
          </w:r>
          <w:r w:rsidR="00B56922">
            <w:instrText xml:space="preserve"> ADDIN ZOTERO_ITEM CSL_CITATION {"citationID":"WnDOhMhY","properties":{"formattedCitation":"(Unknown, 2013)","plainCitation":"(Unknown, 2013)","noteIndex":0},"citationItems":[{"id":421,"uris":["http://zotero.org/users/12785515/items/U5LGJLRX"],"itemData":{"id":421,"type":"post-weblog","container-title":"Tech Art Survival Guide","title":"Tech Art Survival Guide: Embedding IronPython in Unity = Tech-art hog heaven","title-short":"Tech Art Survival Guide","URL":"https://techartsurvival.blogspot.com/2013/12/embedding-ironpython-in-unity-tech-art.html","author":[{"family":"Unknown","given":""}],"accessed":{"date-parts":[["2025",3,3]]},"issued":{"date-parts":[["2013",12,21]]}}}],"schema":"https://github.com/citation-style-language/schema/raw/master/csl-citation.json"} </w:instrText>
          </w:r>
          <w:r w:rsidR="00B56922">
            <w:fldChar w:fldCharType="separate"/>
          </w:r>
          <w:r w:rsidR="00B56922" w:rsidRPr="00B56922">
            <w:rPr>
              <w:rFonts w:ascii="Calibri" w:hAnsi="Calibri" w:cs="Calibri"/>
            </w:rPr>
            <w:t>(Unknown, 2013)</w:t>
          </w:r>
          <w:r w:rsidR="00B56922">
            <w:fldChar w:fldCharType="end"/>
          </w:r>
          <w:r w:rsidR="0013672D">
            <w:t>.</w:t>
          </w:r>
          <w:r w:rsidR="000C56CC">
            <w:t xml:space="preserve"> </w:t>
          </w:r>
          <w:r w:rsidR="00B56922">
            <w:t xml:space="preserve">However, this process is quite dated and not widely used or tested on modern versions of Unity. Another alternative would be to use Unity’s Python scripting </w:t>
          </w:r>
          <w:r w:rsidR="001025E9">
            <w:t xml:space="preserve">package </w:t>
          </w:r>
          <w:r w:rsidR="001025E9">
            <w:fldChar w:fldCharType="begin"/>
          </w:r>
          <w:r w:rsidR="001025E9">
            <w:instrText xml:space="preserve"> ADDIN ZOTERO_ITEM CSL_CITATION {"citationID":"UXBidVnJ","properties":{"formattedCitation":"(Unity3d.com, 2025)","plainCitation":"(Unity3d.com, 2025)","noteIndex":0},"citationItems":[{"id":431,"uris":["http://zotero.org/users/12785515/items/AZWMJWAB"],"itemData":{"id":431,"type":"webpage","title":"Python Scripting | Python Scripting | 6.0.1","URL":"https://docs.unity3d.com/Packages/com.unity.scripting.python@6.0/manual/index.html","author":[{"family":"Unity3d.com","given":""}],"accessed":{"date-parts":[["2025",3,3]]}}}],"schema":"https://github.com/citation-style-language/schema/raw/master/csl-citation.json"} </w:instrText>
          </w:r>
          <w:r w:rsidR="001025E9">
            <w:fldChar w:fldCharType="separate"/>
          </w:r>
          <w:r w:rsidR="001025E9" w:rsidRPr="001025E9">
            <w:rPr>
              <w:rFonts w:ascii="Calibri" w:hAnsi="Calibri" w:cs="Calibri"/>
            </w:rPr>
            <w:t>(Unity3d.com, 2025)</w:t>
          </w:r>
          <w:r w:rsidR="001025E9">
            <w:fldChar w:fldCharType="end"/>
          </w:r>
          <w:r w:rsidR="000803C7">
            <w:t xml:space="preserve">. </w:t>
          </w:r>
          <w:r w:rsidR="00D04ADB">
            <w:t>Although doable, these processes would add unnecessary complexity to the project. As such,</w:t>
          </w:r>
          <w:r w:rsidR="00D5356E">
            <w:t xml:space="preserve"> it was decided to remake the genetic algorithm</w:t>
          </w:r>
          <w:r w:rsidR="00B56922">
            <w:t xml:space="preserve"> </w:t>
          </w:r>
          <w:r w:rsidR="00FA090E">
            <w:t>in C</w:t>
          </w:r>
          <w:r w:rsidR="00FA090E">
            <w:rPr>
              <w:lang w:val="en-US"/>
            </w:rPr>
            <w:t xml:space="preserve"># </w:t>
          </w:r>
          <w:r w:rsidR="000C40DB">
            <w:rPr>
              <w:lang w:val="en-US"/>
            </w:rPr>
            <w:t>for Unity.</w:t>
          </w:r>
        </w:p>
        <w:p w14:paraId="4E4DA024" w14:textId="443BF936" w:rsidR="000C40DB" w:rsidRDefault="000C40DB" w:rsidP="004E7437">
          <w:pPr>
            <w:rPr>
              <w:lang w:val="en-US"/>
            </w:rPr>
          </w:pPr>
          <w:r>
            <w:rPr>
              <w:lang w:val="en-US"/>
            </w:rPr>
            <w:t>A simple 2D</w:t>
          </w:r>
          <w:r w:rsidR="004021FC">
            <w:rPr>
              <w:lang w:val="en-US"/>
            </w:rPr>
            <w:t xml:space="preserve"> Platformer was required </w:t>
          </w:r>
          <w:r w:rsidR="000A6CE9">
            <w:rPr>
              <w:lang w:val="en-US"/>
            </w:rPr>
            <w:t xml:space="preserve">to test the Genetic Algorithm. A </w:t>
          </w:r>
          <w:r w:rsidR="00D04ADB">
            <w:rPr>
              <w:lang w:val="en-US"/>
            </w:rPr>
            <w:t>GitHub</w:t>
          </w:r>
          <w:r w:rsidR="000A6CE9">
            <w:rPr>
              <w:lang w:val="en-US"/>
            </w:rPr>
            <w:t xml:space="preserve"> repository was found </w:t>
          </w:r>
          <w:r w:rsidR="000A6CE9">
            <w:rPr>
              <w:lang w:val="en-US"/>
            </w:rPr>
            <w:fldChar w:fldCharType="begin"/>
          </w:r>
          <w:r w:rsidR="00604CD7">
            <w:rPr>
              <w:lang w:val="en-US"/>
            </w:rPr>
            <w:instrText xml:space="preserve"> ADDIN ZOTERO_ITEM CSL_CITATION {"citationID":"QceMSvyg","properties":{"formattedCitation":"(striderzz, 2025)","plainCitation":"(striderzz, 2025)","noteIndex":0},"citationItems":[{"id":419,"uris":["http://zotero.org/users/12785515/items/NB6SK5FN"],"itemData":{"id":419,"type":"software","abstract":"Build your own 2D platformer game effortlessly with this Unity project template. It includes a robust player controller, seamless tilemap integration, and essential platformer mechanics. Jumpstart your game development journey with this easy-to-use foundation.","genre":"C#","license":"MIT","note":"original-date: 2023-12-01T14:44:55Z","source":"GitHub","title":"striderzz/2D-Platformer-Unity","URL":"https://github.com/striderzz/2D-Platformer-Unity","author":[{"family":"striderzz","given":""}],"accessed":{"date-parts":[["2025",3,3]]},"issued":{"date-parts":[["2025",3,1]]}}}],"schema":"https://github.com/citation-style-language/schema/raw/master/csl-citation.json"} </w:instrText>
          </w:r>
          <w:r w:rsidR="000A6CE9">
            <w:rPr>
              <w:lang w:val="en-US"/>
            </w:rPr>
            <w:fldChar w:fldCharType="separate"/>
          </w:r>
          <w:r w:rsidR="00604CD7" w:rsidRPr="00604CD7">
            <w:rPr>
              <w:rFonts w:ascii="Calibri" w:hAnsi="Calibri" w:cs="Calibri"/>
            </w:rPr>
            <w:t>(striderzz, 2025)</w:t>
          </w:r>
          <w:r w:rsidR="000A6CE9">
            <w:rPr>
              <w:lang w:val="en-US"/>
            </w:rPr>
            <w:fldChar w:fldCharType="end"/>
          </w:r>
          <w:r w:rsidR="000E6F5B">
            <w:rPr>
              <w:lang w:val="en-US"/>
            </w:rPr>
            <w:t xml:space="preserve"> and modified </w:t>
          </w:r>
          <w:r w:rsidR="000E6F5B">
            <w:rPr>
              <w:lang w:val="en-US"/>
            </w:rPr>
            <w:fldChar w:fldCharType="begin"/>
          </w:r>
          <w:r w:rsidR="000E6F5B">
            <w:rPr>
              <w:lang w:val="en-US"/>
            </w:rPr>
            <w:instrText xml:space="preserve"> ADDIN ZOTERO_ITEM CSL_CITATION {"citationID":"aHLhkG9q","properties":{"formattedCitation":"(Elsbury, 2025)","plainCitation":"(Elsbury, 2025)","noteIndex":0},"citationItems":[{"id":420,"uris":["http://zotero.org/users/12785515/items/CASLHTS8"],"itemData":{"id":420,"type":"software","abstract":"Build your own 2D platformer game effortlessly with this Unity project template. It includes a robust player controller, seamless tilemap integration, and essential platformer mechanics. Jumpstart your game development journey with this easy-to-use foundation.","genre":"C#","license":"MIT","note":"original-date: 2025-02-05T15:16:59Z","source":"GitHub","title":"Billy-Elsbury/2D-Platformer-Unity","URL":"https://github.com/Billy-Elsbury/2D-Platformer-Unity","author":[{"family":"Elsbury","given":"Billy"}],"accessed":{"date-parts":[["2025",3,3]]},"issued":{"date-parts":[["2025",2,27]]}}}],"schema":"https://github.com/citation-style-language/schema/raw/master/csl-citation.json"} </w:instrText>
          </w:r>
          <w:r w:rsidR="000E6F5B">
            <w:rPr>
              <w:lang w:val="en-US"/>
            </w:rPr>
            <w:fldChar w:fldCharType="separate"/>
          </w:r>
          <w:r w:rsidR="000E6F5B" w:rsidRPr="000E6F5B">
            <w:rPr>
              <w:rFonts w:ascii="Calibri" w:hAnsi="Calibri" w:cs="Calibri"/>
            </w:rPr>
            <w:t>(Elsbury, 2025)</w:t>
          </w:r>
          <w:r w:rsidR="000E6F5B">
            <w:rPr>
              <w:lang w:val="en-US"/>
            </w:rPr>
            <w:fldChar w:fldCharType="end"/>
          </w:r>
          <w:r w:rsidR="000E6F5B">
            <w:rPr>
              <w:lang w:val="en-US"/>
            </w:rPr>
            <w:t xml:space="preserve"> for this purpose.</w:t>
          </w:r>
        </w:p>
        <w:p w14:paraId="54EFA0C2" w14:textId="7F3121F3" w:rsidR="00A13EB4" w:rsidRPr="00FA090E" w:rsidRDefault="007177A6" w:rsidP="004E7437">
          <w:pPr>
            <w:rPr>
              <w:lang w:val="en-US"/>
            </w:rPr>
          </w:pPr>
          <w:r>
            <w:rPr>
              <w:lang w:val="en-US"/>
            </w:rPr>
            <w:t xml:space="preserve">Once the 2D Platformer was </w:t>
          </w:r>
          <w:r w:rsidR="00B15118">
            <w:rPr>
              <w:lang w:val="en-US"/>
            </w:rPr>
            <w:t xml:space="preserve">cleaned and ready for implementation with a Genetic Algorithm, it </w:t>
          </w:r>
          <w:r w:rsidR="00F20A2B">
            <w:rPr>
              <w:lang w:val="en-US"/>
            </w:rPr>
            <w:t>was run</w:t>
          </w:r>
          <w:r w:rsidR="00B15118">
            <w:rPr>
              <w:lang w:val="en-US"/>
            </w:rPr>
            <w:t xml:space="preserve"> by a human </w:t>
          </w:r>
          <w:r w:rsidR="00F20A2B">
            <w:rPr>
              <w:lang w:val="en-US"/>
            </w:rPr>
            <w:t>several</w:t>
          </w:r>
          <w:r w:rsidR="00B15118">
            <w:rPr>
              <w:lang w:val="en-US"/>
            </w:rPr>
            <w:t xml:space="preserve"> times and the best score </w:t>
          </w:r>
          <w:r w:rsidR="00F20A2B">
            <w:rPr>
              <w:lang w:val="en-US"/>
            </w:rPr>
            <w:t xml:space="preserve">was </w:t>
          </w:r>
          <w:r w:rsidR="00B15118">
            <w:rPr>
              <w:lang w:val="en-US"/>
            </w:rPr>
            <w:t>recorded</w:t>
          </w:r>
          <w:r w:rsidR="002B1582">
            <w:rPr>
              <w:lang w:val="en-US"/>
            </w:rPr>
            <w:t>. It’s important to note</w:t>
          </w:r>
          <w:r w:rsidR="00F20A2B">
            <w:rPr>
              <w:lang w:val="en-US"/>
            </w:rPr>
            <w:t>,</w:t>
          </w:r>
          <w:r w:rsidR="002B1582">
            <w:rPr>
              <w:lang w:val="en-US"/>
            </w:rPr>
            <w:t xml:space="preserve"> </w:t>
          </w:r>
          <w:r w:rsidR="00F20A2B">
            <w:rPr>
              <w:lang w:val="en-US"/>
            </w:rPr>
            <w:t xml:space="preserve">that </w:t>
          </w:r>
          <w:r w:rsidR="002B1582">
            <w:rPr>
              <w:lang w:val="en-US"/>
            </w:rPr>
            <w:t xml:space="preserve">this human run could have been refined further, but </w:t>
          </w:r>
          <w:r w:rsidR="00F20A2B">
            <w:rPr>
              <w:lang w:val="en-US"/>
            </w:rPr>
            <w:t>to test</w:t>
          </w:r>
          <w:r w:rsidR="002B1582">
            <w:rPr>
              <w:lang w:val="en-US"/>
            </w:rPr>
            <w:t xml:space="preserve"> a genetic algorithm it is sufficient. The final baseline time </w:t>
          </w:r>
          <w:r w:rsidR="00C10CCF">
            <w:rPr>
              <w:lang w:val="en-US"/>
            </w:rPr>
            <w:t>was</w:t>
          </w:r>
          <w:r w:rsidR="002B1582">
            <w:rPr>
              <w:lang w:val="en-US"/>
            </w:rPr>
            <w:t xml:space="preserve"> 12</w:t>
          </w:r>
          <w:r w:rsidR="00F20A2B">
            <w:rPr>
              <w:lang w:val="en-US"/>
            </w:rPr>
            <w:t>.73 seconds with all 13 coins collected</w:t>
          </w:r>
          <w:r w:rsidR="00E74E4A">
            <w:rPr>
              <w:lang w:val="en-US"/>
            </w:rPr>
            <w:t xml:space="preserve"> (</w:t>
          </w:r>
          <w:r w:rsidR="00E74E4A">
            <w:rPr>
              <w:lang w:val="en-US"/>
            </w:rPr>
            <w:fldChar w:fldCharType="begin"/>
          </w:r>
          <w:r w:rsidR="00E74E4A">
            <w:rPr>
              <w:lang w:val="en-US"/>
            </w:rPr>
            <w:instrText xml:space="preserve"> REF _Ref191917770 \h </w:instrText>
          </w:r>
          <w:r w:rsidR="00E74E4A">
            <w:rPr>
              <w:lang w:val="en-US"/>
            </w:rPr>
          </w:r>
          <w:r w:rsidR="00E74E4A">
            <w:rPr>
              <w:lang w:val="en-US"/>
            </w:rPr>
            <w:fldChar w:fldCharType="separate"/>
          </w:r>
          <w:r w:rsidR="00E74E4A">
            <w:t xml:space="preserve">Figure </w:t>
          </w:r>
          <w:r w:rsidR="00E74E4A">
            <w:rPr>
              <w:noProof/>
            </w:rPr>
            <w:t>1</w:t>
          </w:r>
          <w:r w:rsidR="00E74E4A">
            <w:rPr>
              <w:lang w:val="en-US"/>
            </w:rPr>
            <w:fldChar w:fldCharType="end"/>
          </w:r>
          <w:r w:rsidR="00E74E4A">
            <w:rPr>
              <w:lang w:val="en-US"/>
            </w:rPr>
            <w:t>)</w:t>
          </w:r>
          <w:r w:rsidR="00F20A2B">
            <w:rPr>
              <w:lang w:val="en-US"/>
            </w:rPr>
            <w:t xml:space="preserve">. The goal of this project </w:t>
          </w:r>
          <w:r w:rsidR="006C36E9">
            <w:rPr>
              <w:lang w:val="en-US"/>
            </w:rPr>
            <w:t>was not</w:t>
          </w:r>
          <w:r w:rsidR="00F20A2B">
            <w:rPr>
              <w:lang w:val="en-US"/>
            </w:rPr>
            <w:t xml:space="preserve"> to get the genetic algorithm to beat this time but to get as close as possible using a reasonable population and number of generations.</w:t>
          </w:r>
        </w:p>
        <w:p w14:paraId="1DB175B6" w14:textId="77777777" w:rsidR="00E74E4A" w:rsidRDefault="00130DAF" w:rsidP="00E74E4A">
          <w:pPr>
            <w:keepNext/>
          </w:pPr>
          <w:r>
            <w:rPr>
              <w:noProof/>
            </w:rPr>
            <w:drawing>
              <wp:inline distT="0" distB="0" distL="0" distR="0" wp14:anchorId="427A1D43" wp14:editId="470E911C">
                <wp:extent cx="4560643" cy="2777067"/>
                <wp:effectExtent l="0" t="0" r="0" b="4445"/>
                <wp:docPr id="280245112" name="Picture 2" descr="A computer screen 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245112" name="Picture 2" descr="A computer screen shot of a video game&#10;&#10;AI-generated content may be incorrect."/>
                        <pic:cNvPicPr/>
                      </pic:nvPicPr>
                      <pic:blipFill rotWithShape="1">
                        <a:blip r:embed="rId23">
                          <a:extLst>
                            <a:ext uri="{28A0092B-C50C-407E-A947-70E740481C1C}">
                              <a14:useLocalDpi xmlns:a14="http://schemas.microsoft.com/office/drawing/2010/main" val="0"/>
                            </a:ext>
                          </a:extLst>
                        </a:blip>
                        <a:srcRect l="14932" t="3818" r="8127" b="12890"/>
                        <a:stretch/>
                      </pic:blipFill>
                      <pic:spPr bwMode="auto">
                        <a:xfrm>
                          <a:off x="0" y="0"/>
                          <a:ext cx="4568971" cy="2782138"/>
                        </a:xfrm>
                        <a:prstGeom prst="rect">
                          <a:avLst/>
                        </a:prstGeom>
                        <a:ln>
                          <a:noFill/>
                        </a:ln>
                        <a:extLst>
                          <a:ext uri="{53640926-AAD7-44D8-BBD7-CCE9431645EC}">
                            <a14:shadowObscured xmlns:a14="http://schemas.microsoft.com/office/drawing/2010/main"/>
                          </a:ext>
                        </a:extLst>
                      </pic:spPr>
                    </pic:pic>
                  </a:graphicData>
                </a:graphic>
              </wp:inline>
            </w:drawing>
          </w:r>
        </w:p>
        <w:p w14:paraId="6619429F" w14:textId="3CFEFAF7" w:rsidR="0052514A" w:rsidRDefault="00E74E4A" w:rsidP="00E74E4A">
          <w:pPr>
            <w:pStyle w:val="Caption"/>
          </w:pPr>
          <w:bookmarkStart w:id="28" w:name="_Ref191917770"/>
          <w:bookmarkStart w:id="29" w:name="_Toc192439325"/>
          <w:r>
            <w:t xml:space="preserve">Figure </w:t>
          </w:r>
          <w:r>
            <w:fldChar w:fldCharType="begin"/>
          </w:r>
          <w:r>
            <w:instrText xml:space="preserve"> SEQ Figure \* ARABIC </w:instrText>
          </w:r>
          <w:r>
            <w:fldChar w:fldCharType="separate"/>
          </w:r>
          <w:r w:rsidR="00C343BB">
            <w:rPr>
              <w:noProof/>
            </w:rPr>
            <w:t>2</w:t>
          </w:r>
          <w:r>
            <w:fldChar w:fldCharType="end"/>
          </w:r>
          <w:bookmarkEnd w:id="28"/>
          <w:r>
            <w:t>: 2D Platformer Human Run</w:t>
          </w:r>
          <w:bookmarkEnd w:id="29"/>
        </w:p>
        <w:p w14:paraId="78545DDD" w14:textId="77777777" w:rsidR="0052514A" w:rsidRDefault="0052514A" w:rsidP="004E7437"/>
        <w:p w14:paraId="66DB5B92" w14:textId="41A8F8D9" w:rsidR="005126E9" w:rsidRPr="0072136B" w:rsidRDefault="005126E9" w:rsidP="0072136B">
          <w:pPr>
            <w:pStyle w:val="Heading2"/>
          </w:pPr>
          <w:bookmarkStart w:id="30" w:name="_Toc192441189"/>
          <w:r w:rsidRPr="0072136B">
            <w:t>C# Genetic Algorithm</w:t>
          </w:r>
          <w:r w:rsidR="008F5D0D" w:rsidRPr="0072136B">
            <w:t xml:space="preserve"> Explanation</w:t>
          </w:r>
          <w:bookmarkEnd w:id="30"/>
        </w:p>
        <w:p w14:paraId="5E0C5A62" w14:textId="745F130C" w:rsidR="005126E9" w:rsidRDefault="005126E9" w:rsidP="00551B09">
          <w:r>
            <w:t>The Genetic Algorithm functions as follows</w:t>
          </w:r>
          <w:r w:rsidR="00352FBF">
            <w:t xml:space="preserve"> (from the </w:t>
          </w:r>
          <w:r w:rsidR="00352FBF" w:rsidRPr="00352FBF">
            <w:t>GeneticAlgorithmRunner</w:t>
          </w:r>
          <w:r w:rsidR="00352FBF">
            <w:t xml:space="preserve"> script)</w:t>
          </w:r>
          <w:r>
            <w:t>:</w:t>
          </w:r>
        </w:p>
        <w:p w14:paraId="070DE178" w14:textId="7357FCB8" w:rsidR="00840C11" w:rsidRPr="00840C11" w:rsidRDefault="00840C11" w:rsidP="00840C11">
          <w:r w:rsidRPr="00840C11">
            <w:rPr>
              <w:b/>
              <w:bCs/>
            </w:rPr>
            <w:t>Initial Setup</w:t>
          </w:r>
        </w:p>
        <w:p w14:paraId="3A8F7DFA" w14:textId="77777777" w:rsidR="00840C11" w:rsidRPr="00840C11" w:rsidRDefault="00840C11" w:rsidP="00840C11">
          <w:pPr>
            <w:numPr>
              <w:ilvl w:val="0"/>
              <w:numId w:val="13"/>
            </w:numPr>
          </w:pPr>
          <w:r w:rsidRPr="00840C11">
            <w:t>A population of random AI players is created.</w:t>
          </w:r>
        </w:p>
        <w:p w14:paraId="2DE0C14E" w14:textId="77777777" w:rsidR="00840C11" w:rsidRDefault="00840C11" w:rsidP="00840C11">
          <w:pPr>
            <w:numPr>
              <w:ilvl w:val="0"/>
              <w:numId w:val="13"/>
            </w:numPr>
          </w:pPr>
          <w:r w:rsidRPr="00840C11">
            <w:lastRenderedPageBreak/>
            <w:t xml:space="preserve">Each one gets a </w:t>
          </w:r>
          <w:r w:rsidRPr="00840C11">
            <w:rPr>
              <w:b/>
              <w:bCs/>
            </w:rPr>
            <w:t>random movement pattern</w:t>
          </w:r>
          <w:r w:rsidRPr="00840C11">
            <w:t xml:space="preserve"> (chromosome).</w:t>
          </w:r>
        </w:p>
        <w:p w14:paraId="5DF33302" w14:textId="6E42D639" w:rsidR="00352FBF" w:rsidRDefault="00352FBF" w:rsidP="00840C11">
          <w:pPr>
            <w:numPr>
              <w:ilvl w:val="0"/>
              <w:numId w:val="13"/>
            </w:numPr>
          </w:pPr>
          <w:r>
            <w:t>The chromosome</w:t>
          </w:r>
          <w:r w:rsidR="006A7F3E">
            <w:t xml:space="preserve"> (</w:t>
          </w:r>
          <w:r w:rsidR="006A7F3E">
            <w:fldChar w:fldCharType="begin"/>
          </w:r>
          <w:r w:rsidR="006A7F3E">
            <w:instrText xml:space="preserve"> REF _Ref191919087 \h </w:instrText>
          </w:r>
          <w:r w:rsidR="006A7F3E">
            <w:fldChar w:fldCharType="separate"/>
          </w:r>
          <w:r w:rsidR="006A7F3E">
            <w:t xml:space="preserve">Figure </w:t>
          </w:r>
          <w:r w:rsidR="006A7F3E">
            <w:rPr>
              <w:noProof/>
            </w:rPr>
            <w:t>2</w:t>
          </w:r>
          <w:r w:rsidR="006A7F3E">
            <w:fldChar w:fldCharType="end"/>
          </w:r>
          <w:r w:rsidR="006A7F3E">
            <w:t>)</w:t>
          </w:r>
          <w:r w:rsidR="00624B71">
            <w:t xml:space="preserve"> is split </w:t>
          </w:r>
          <w:r w:rsidR="001A46F2">
            <w:t xml:space="preserve">into </w:t>
          </w:r>
          <w:r w:rsidR="006C36E9">
            <w:t xml:space="preserve">three </w:t>
          </w:r>
          <w:r w:rsidR="001A46F2">
            <w:t>sequence</w:t>
          </w:r>
          <w:r w:rsidR="006C36E9">
            <w:t>s</w:t>
          </w:r>
          <w:r w:rsidR="001A46F2">
            <w:t xml:space="preserve">, each </w:t>
          </w:r>
          <w:r w:rsidR="00E849BD">
            <w:t>series of numbers</w:t>
          </w:r>
          <w:r w:rsidR="006C36E9">
            <w:t xml:space="preserve"> </w:t>
          </w:r>
          <w:r w:rsidR="00E849BD">
            <w:t xml:space="preserve">represents </w:t>
          </w:r>
          <w:r w:rsidR="006D7DD5">
            <w:t xml:space="preserve">toggled </w:t>
          </w:r>
          <w:r w:rsidR="00E849BD">
            <w:t xml:space="preserve">inputs. Ie: </w:t>
          </w:r>
          <w:r w:rsidR="006D7DD5">
            <w:t xml:space="preserve">press left for </w:t>
          </w:r>
          <w:r w:rsidR="00B1764D">
            <w:t>3</w:t>
          </w:r>
          <w:r w:rsidR="006D7DD5">
            <w:t>.</w:t>
          </w:r>
          <w:r w:rsidR="00B1764D">
            <w:t>58</w:t>
          </w:r>
          <w:r w:rsidR="006D7DD5">
            <w:t xml:space="preserve"> seconds, release left for </w:t>
          </w:r>
          <w:r w:rsidR="00B1764D">
            <w:t>2</w:t>
          </w:r>
          <w:r w:rsidR="006D7DD5">
            <w:t>.</w:t>
          </w:r>
          <w:r w:rsidR="00B1764D">
            <w:t>95</w:t>
          </w:r>
          <w:r w:rsidR="006D7DD5">
            <w:t xml:space="preserve"> seconds.</w:t>
          </w:r>
        </w:p>
        <w:p w14:paraId="55981843" w14:textId="7D6FD774" w:rsidR="00425176" w:rsidRDefault="008D3DC3" w:rsidP="00425176">
          <w:pPr>
            <w:numPr>
              <w:ilvl w:val="0"/>
              <w:numId w:val="13"/>
            </w:numPr>
          </w:pPr>
          <w:r>
            <w:t>These timed inputs for right,</w:t>
          </w:r>
          <w:r w:rsidR="006C36E9">
            <w:t xml:space="preserve"> </w:t>
          </w:r>
          <w:r w:rsidR="006C36E9">
            <w:t>left</w:t>
          </w:r>
          <w:r w:rsidR="006C36E9">
            <w:t>,</w:t>
          </w:r>
          <w:r>
            <w:t xml:space="preserve"> </w:t>
          </w:r>
          <w:r w:rsidR="006C36E9">
            <w:t xml:space="preserve">and </w:t>
          </w:r>
          <w:r>
            <w:t xml:space="preserve">jump are compared against the game time and </w:t>
          </w:r>
          <w:r w:rsidR="00425176">
            <w:t>simulated</w:t>
          </w:r>
          <w:r w:rsidR="006C36E9">
            <w:t xml:space="preserve"> appropriately</w:t>
          </w:r>
          <w:r w:rsidR="00425176">
            <w:t>.</w:t>
          </w:r>
        </w:p>
        <w:p w14:paraId="067D486B" w14:textId="726631F9" w:rsidR="00840C11" w:rsidRPr="00840C11" w:rsidRDefault="00840C11" w:rsidP="00425176">
          <w:r w:rsidRPr="00840C11">
            <w:rPr>
              <w:b/>
              <w:bCs/>
            </w:rPr>
            <w:t>Simulation &amp; Fitness Evaluation</w:t>
          </w:r>
        </w:p>
        <w:p w14:paraId="0F4FD896" w14:textId="6D71C00A" w:rsidR="00840C11" w:rsidRPr="00840C11" w:rsidRDefault="00840C11" w:rsidP="00840C11">
          <w:pPr>
            <w:numPr>
              <w:ilvl w:val="0"/>
              <w:numId w:val="14"/>
            </w:numPr>
          </w:pPr>
          <w:r w:rsidRPr="00840C11">
            <w:t xml:space="preserve">Each AI plays the </w:t>
          </w:r>
          <w:r w:rsidR="00425176">
            <w:t>level</w:t>
          </w:r>
          <w:r w:rsidR="006C36E9">
            <w:t xml:space="preserve"> in sequence</w:t>
          </w:r>
          <w:r w:rsidRPr="00840C11">
            <w:t>.</w:t>
          </w:r>
        </w:p>
        <w:p w14:paraId="0534B050" w14:textId="07A76ED4" w:rsidR="00840C11" w:rsidRPr="00840C11" w:rsidRDefault="00840C11" w:rsidP="00840C11">
          <w:pPr>
            <w:numPr>
              <w:ilvl w:val="0"/>
              <w:numId w:val="14"/>
            </w:numPr>
          </w:pPr>
          <w:r w:rsidRPr="00840C11">
            <w:t xml:space="preserve">The </w:t>
          </w:r>
          <w:r w:rsidR="00425176">
            <w:t xml:space="preserve">Game Manager </w:t>
          </w:r>
          <w:r w:rsidRPr="00840C11">
            <w:t>tracks:</w:t>
          </w:r>
        </w:p>
        <w:p w14:paraId="515C9AEB" w14:textId="7C74E08B" w:rsidR="00840C11" w:rsidRPr="00840C11" w:rsidRDefault="00840C11" w:rsidP="00840C11">
          <w:pPr>
            <w:numPr>
              <w:ilvl w:val="1"/>
              <w:numId w:val="14"/>
            </w:numPr>
          </w:pPr>
          <w:r w:rsidRPr="00840C11">
            <w:t>How far they travel</w:t>
          </w:r>
          <w:r w:rsidR="00425176">
            <w:t>led</w:t>
          </w:r>
          <w:r w:rsidRPr="00840C11">
            <w:t xml:space="preserve"> (</w:t>
          </w:r>
          <w:r w:rsidRPr="006C36E9">
            <w:t>BestProgress</w:t>
          </w:r>
          <w:r w:rsidRPr="00840C11">
            <w:t>).</w:t>
          </w:r>
        </w:p>
        <w:p w14:paraId="68B00980" w14:textId="77777777" w:rsidR="00840C11" w:rsidRDefault="00840C11" w:rsidP="00840C11">
          <w:pPr>
            <w:numPr>
              <w:ilvl w:val="1"/>
              <w:numId w:val="14"/>
            </w:numPr>
          </w:pPr>
          <w:r w:rsidRPr="00840C11">
            <w:t>If they die (penalty).</w:t>
          </w:r>
        </w:p>
        <w:p w14:paraId="338557E6" w14:textId="1AEF7BCC" w:rsidR="006C36E9" w:rsidRPr="00840C11" w:rsidRDefault="006C36E9" w:rsidP="00840C11">
          <w:pPr>
            <w:numPr>
              <w:ilvl w:val="1"/>
              <w:numId w:val="14"/>
            </w:numPr>
          </w:pPr>
          <w:r>
            <w:t>If they reach the</w:t>
          </w:r>
          <w:r>
            <w:t xml:space="preserve"> milestone </w:t>
          </w:r>
          <w:r>
            <w:t>(medium reward).</w:t>
          </w:r>
        </w:p>
        <w:p w14:paraId="4469756D" w14:textId="77777777" w:rsidR="00840C11" w:rsidRPr="00840C11" w:rsidRDefault="00840C11" w:rsidP="00840C11">
          <w:pPr>
            <w:numPr>
              <w:ilvl w:val="1"/>
              <w:numId w:val="14"/>
            </w:numPr>
          </w:pPr>
          <w:r w:rsidRPr="00840C11">
            <w:t>If they reach the goal (big reward).</w:t>
          </w:r>
        </w:p>
        <w:p w14:paraId="1CCAAF17" w14:textId="16FC4F20" w:rsidR="00840C11" w:rsidRDefault="00840C11" w:rsidP="00840C11">
          <w:pPr>
            <w:numPr>
              <w:ilvl w:val="0"/>
              <w:numId w:val="14"/>
            </w:numPr>
          </w:pPr>
          <w:r w:rsidRPr="00840C11">
            <w:t xml:space="preserve">A </w:t>
          </w:r>
          <w:r w:rsidRPr="00840C11">
            <w:rPr>
              <w:b/>
              <w:bCs/>
            </w:rPr>
            <w:t>fitness score</w:t>
          </w:r>
          <w:r w:rsidRPr="00840C11">
            <w:t xml:space="preserve"> is assigned</w:t>
          </w:r>
          <w:r w:rsidR="0035194C">
            <w:t xml:space="preserve"> based on these metrics</w:t>
          </w:r>
          <w:r w:rsidRPr="00840C11">
            <w:t>.</w:t>
          </w:r>
        </w:p>
        <w:p w14:paraId="4C7C4393" w14:textId="3F1BD926" w:rsidR="00B1764D" w:rsidRPr="00840C11" w:rsidRDefault="00B1764D" w:rsidP="00840C11">
          <w:pPr>
            <w:numPr>
              <w:ilvl w:val="0"/>
              <w:numId w:val="14"/>
            </w:numPr>
          </w:pPr>
          <w:r>
            <w:t xml:space="preserve">The fitness score can be altered to include </w:t>
          </w:r>
          <w:r w:rsidR="00411D40">
            <w:t>the amount of coins collected as desired.</w:t>
          </w:r>
        </w:p>
        <w:p w14:paraId="26ABCCB0" w14:textId="4FF02356" w:rsidR="00840C11" w:rsidRPr="00840C11" w:rsidRDefault="00840C11" w:rsidP="00840C11">
          <w:r w:rsidRPr="00840C11">
            <w:rPr>
              <w:b/>
              <w:bCs/>
            </w:rPr>
            <w:t>Selection &amp; Breeding</w:t>
          </w:r>
        </w:p>
        <w:p w14:paraId="27D852C8" w14:textId="66963D3E" w:rsidR="00840C11" w:rsidRPr="00840C11" w:rsidRDefault="0035194C" w:rsidP="00840C11">
          <w:pPr>
            <w:numPr>
              <w:ilvl w:val="0"/>
              <w:numId w:val="15"/>
            </w:numPr>
          </w:pPr>
          <w:r>
            <w:t>A percentage of the</w:t>
          </w:r>
          <w:r w:rsidR="00840C11" w:rsidRPr="00840C11">
            <w:t xml:space="preserve"> best-performing AI players are selected</w:t>
          </w:r>
          <w:r w:rsidR="00411D40">
            <w:t xml:space="preserve"> for the next generation</w:t>
          </w:r>
          <w:r w:rsidR="00840C11" w:rsidRPr="00840C11">
            <w:t>.</w:t>
          </w:r>
        </w:p>
        <w:p w14:paraId="30EC8A24" w14:textId="3B7F2768" w:rsidR="00840C11" w:rsidRPr="00840C11" w:rsidRDefault="00411D40" w:rsidP="00840C11">
          <w:pPr>
            <w:numPr>
              <w:ilvl w:val="0"/>
              <w:numId w:val="15"/>
            </w:numPr>
          </w:pPr>
          <w:r>
            <w:t xml:space="preserve">Individuals are </w:t>
          </w:r>
          <w:r w:rsidR="00D2246E">
            <w:t>randomly</w:t>
          </w:r>
          <w:r>
            <w:t xml:space="preserve"> s</w:t>
          </w:r>
          <w:r w:rsidR="00AE1902">
            <w:t>e</w:t>
          </w:r>
          <w:r>
            <w:t>lected</w:t>
          </w:r>
          <w:r w:rsidR="00EF1527">
            <w:t xml:space="preserve"> from the best fitness players, with some randomness for variation,</w:t>
          </w:r>
          <w:r>
            <w:t xml:space="preserve"> and</w:t>
          </w:r>
          <w:r w:rsidR="00AE1902">
            <w:t xml:space="preserve"> </w:t>
          </w:r>
          <w:r w:rsidR="00AE1902" w:rsidRPr="00EF1527">
            <w:rPr>
              <w:b/>
              <w:bCs/>
            </w:rPr>
            <w:t>crossed over</w:t>
          </w:r>
          <w:r w:rsidR="00AE1902">
            <w:rPr>
              <w:b/>
              <w:bCs/>
            </w:rPr>
            <w:t xml:space="preserve"> </w:t>
          </w:r>
          <w:r w:rsidR="00AE1902">
            <w:t xml:space="preserve">to </w:t>
          </w:r>
          <w:r w:rsidR="00840C11" w:rsidRPr="00840C11">
            <w:t>create children.</w:t>
          </w:r>
        </w:p>
        <w:p w14:paraId="7D7C457D" w14:textId="22615B17" w:rsidR="00840C11" w:rsidRPr="00840C11" w:rsidRDefault="00840C11" w:rsidP="00840C11">
          <w:pPr>
            <w:numPr>
              <w:ilvl w:val="0"/>
              <w:numId w:val="15"/>
            </w:numPr>
          </w:pPr>
          <w:r w:rsidRPr="00840C11">
            <w:t xml:space="preserve">Some genes are </w:t>
          </w:r>
          <w:r w:rsidRPr="00840C11">
            <w:rPr>
              <w:b/>
              <w:bCs/>
            </w:rPr>
            <w:t>mutated</w:t>
          </w:r>
          <w:r w:rsidRPr="00840C11">
            <w:t xml:space="preserve"> for </w:t>
          </w:r>
          <w:r w:rsidR="00EF1527">
            <w:t xml:space="preserve">additional </w:t>
          </w:r>
          <w:r w:rsidRPr="00840C11">
            <w:t>variation.</w:t>
          </w:r>
        </w:p>
        <w:p w14:paraId="2382D861" w14:textId="05EC274A" w:rsidR="00840C11" w:rsidRPr="00840C11" w:rsidRDefault="00840C11" w:rsidP="00840C11">
          <w:pPr>
            <w:numPr>
              <w:ilvl w:val="0"/>
              <w:numId w:val="15"/>
            </w:numPr>
          </w:pPr>
          <w:r w:rsidRPr="00840C11">
            <w:t>A new generation of AI players is created.</w:t>
          </w:r>
        </w:p>
        <w:p w14:paraId="6DB3C066" w14:textId="6EF2447F" w:rsidR="00840C11" w:rsidRPr="00840C11" w:rsidRDefault="00840C11" w:rsidP="00840C11">
          <w:r w:rsidRPr="00840C11">
            <w:rPr>
              <w:b/>
              <w:bCs/>
            </w:rPr>
            <w:t>Repeat Until Optimised</w:t>
          </w:r>
        </w:p>
        <w:p w14:paraId="23E90DFB" w14:textId="085F24C7" w:rsidR="00840C11" w:rsidRPr="00840C11" w:rsidRDefault="00EF1527" w:rsidP="00840C11">
          <w:pPr>
            <w:numPr>
              <w:ilvl w:val="0"/>
              <w:numId w:val="16"/>
            </w:numPr>
          </w:pPr>
          <w:r>
            <w:t>The previous steps</w:t>
          </w:r>
          <w:r w:rsidR="00840C11" w:rsidRPr="00840C11">
            <w:t xml:space="preserve"> repeat for </w:t>
          </w:r>
          <w:r>
            <w:t>the desired number of</w:t>
          </w:r>
          <w:r w:rsidR="00840C11" w:rsidRPr="00840C11">
            <w:t xml:space="preserve"> generations.</w:t>
          </w:r>
        </w:p>
        <w:p w14:paraId="3ECA12A7" w14:textId="500629A9" w:rsidR="00840C11" w:rsidRPr="00840C11" w:rsidRDefault="00840C11" w:rsidP="00840C11">
          <w:pPr>
            <w:numPr>
              <w:ilvl w:val="0"/>
              <w:numId w:val="16"/>
            </w:numPr>
          </w:pPr>
          <w:r w:rsidRPr="00840C11">
            <w:t xml:space="preserve">Over time, the AI learns better </w:t>
          </w:r>
          <w:r w:rsidR="00D2246E">
            <w:t>movement</w:t>
          </w:r>
          <w:r w:rsidRPr="00840C11">
            <w:t xml:space="preserve"> patterns.</w:t>
          </w:r>
        </w:p>
        <w:p w14:paraId="693A5A8C" w14:textId="4A548AB4" w:rsidR="00840C11" w:rsidRDefault="00F9774A" w:rsidP="00840C11">
          <w:pPr>
            <w:numPr>
              <w:ilvl w:val="0"/>
              <w:numId w:val="16"/>
            </w:numPr>
          </w:pPr>
          <w:r>
            <w:t>Ideally the AI will finish the level</w:t>
          </w:r>
          <w:r w:rsidR="00EF1527">
            <w:t xml:space="preserve"> (</w:t>
          </w:r>
          <w:r w:rsidR="00EF1527">
            <w:fldChar w:fldCharType="begin"/>
          </w:r>
          <w:r w:rsidR="00EF1527">
            <w:instrText xml:space="preserve"> REF _Ref192439013 \h </w:instrText>
          </w:r>
          <w:r w:rsidR="00EF1527">
            <w:fldChar w:fldCharType="separate"/>
          </w:r>
          <w:r w:rsidR="00EF1527">
            <w:t xml:space="preserve">Figure </w:t>
          </w:r>
          <w:r w:rsidR="00EF1527">
            <w:rPr>
              <w:noProof/>
            </w:rPr>
            <w:t>3</w:t>
          </w:r>
          <w:r w:rsidR="00EF1527">
            <w:fldChar w:fldCharType="end"/>
          </w:r>
          <w:r w:rsidR="00EF1527">
            <w:t>)</w:t>
          </w:r>
          <w:r>
            <w:t xml:space="preserve"> before before the final generation is reached</w:t>
          </w:r>
          <w:r w:rsidR="00840C11" w:rsidRPr="00840C11">
            <w:t>.</w:t>
          </w:r>
        </w:p>
        <w:p w14:paraId="75B72372" w14:textId="77B7E39D" w:rsidR="0072136B" w:rsidRDefault="00F9774A" w:rsidP="0072136B">
          <w:pPr>
            <w:numPr>
              <w:ilvl w:val="0"/>
              <w:numId w:val="16"/>
            </w:numPr>
          </w:pPr>
          <w:r>
            <w:t>The chromosome that resulted in the best fitness score</w:t>
          </w:r>
          <w:r w:rsidR="00EF1527">
            <w:t xml:space="preserve"> (</w:t>
          </w:r>
          <w:r w:rsidR="00EF1527">
            <w:fldChar w:fldCharType="begin"/>
          </w:r>
          <w:r w:rsidR="00EF1527">
            <w:instrText xml:space="preserve"> REF _Ref192439035 \h </w:instrText>
          </w:r>
          <w:r w:rsidR="00EF1527">
            <w:fldChar w:fldCharType="separate"/>
          </w:r>
          <w:r w:rsidR="00EF1527">
            <w:t xml:space="preserve">Figure </w:t>
          </w:r>
          <w:r w:rsidR="00EF1527">
            <w:rPr>
              <w:noProof/>
            </w:rPr>
            <w:t>2</w:t>
          </w:r>
          <w:r w:rsidR="00EF1527">
            <w:fldChar w:fldCharType="end"/>
          </w:r>
          <w:r w:rsidR="00EF1527">
            <w:t>)</w:t>
          </w:r>
          <w:r>
            <w:t xml:space="preserve"> is </w:t>
          </w:r>
          <w:r w:rsidR="00077488">
            <w:t>recorded and can be replayed with a UI button.</w:t>
          </w:r>
        </w:p>
        <w:p w14:paraId="007491E6" w14:textId="77777777" w:rsidR="0072136B" w:rsidRDefault="0072136B" w:rsidP="0072136B"/>
        <w:p w14:paraId="41D5D7E9" w14:textId="7E5749CC" w:rsidR="00EF1527" w:rsidRPr="0072136B" w:rsidRDefault="00EF1527" w:rsidP="0072136B">
          <w:pPr>
            <w:pStyle w:val="Heading2"/>
          </w:pPr>
          <w:bookmarkStart w:id="31" w:name="_Toc192441190"/>
          <w:r w:rsidRPr="0072136B">
            <w:lastRenderedPageBreak/>
            <w:t>Genetic Algorithm Completing Level Example</w:t>
          </w:r>
          <w:bookmarkEnd w:id="31"/>
        </w:p>
        <w:p w14:paraId="6FA4BA96" w14:textId="77777777" w:rsidR="00EF1527" w:rsidRDefault="00EF1527" w:rsidP="00EF1527">
          <w:pPr>
            <w:keepNext/>
            <w:spacing w:before="0" w:after="160"/>
          </w:pPr>
          <w:r>
            <w:br/>
          </w:r>
          <w:r w:rsidRPr="005C62B2">
            <w:rPr>
              <w:noProof/>
            </w:rPr>
            <w:drawing>
              <wp:inline distT="0" distB="0" distL="0" distR="0" wp14:anchorId="51C8B2F8" wp14:editId="1B86B0EF">
                <wp:extent cx="5410200" cy="1663939"/>
                <wp:effectExtent l="0" t="0" r="0" b="0"/>
                <wp:docPr id="10959823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82347" name="Picture 1" descr="A screenshot of a computer&#10;&#10;AI-generated content may be incorrect."/>
                        <pic:cNvPicPr/>
                      </pic:nvPicPr>
                      <pic:blipFill>
                        <a:blip r:embed="rId24"/>
                        <a:stretch>
                          <a:fillRect/>
                        </a:stretch>
                      </pic:blipFill>
                      <pic:spPr>
                        <a:xfrm>
                          <a:off x="0" y="0"/>
                          <a:ext cx="5418112" cy="1666372"/>
                        </a:xfrm>
                        <a:prstGeom prst="rect">
                          <a:avLst/>
                        </a:prstGeom>
                      </pic:spPr>
                    </pic:pic>
                  </a:graphicData>
                </a:graphic>
              </wp:inline>
            </w:drawing>
          </w:r>
        </w:p>
        <w:p w14:paraId="43C8E268" w14:textId="507122D6" w:rsidR="00EF1527" w:rsidRDefault="00EF1527" w:rsidP="00EF1527">
          <w:pPr>
            <w:pStyle w:val="Caption"/>
          </w:pPr>
          <w:bookmarkStart w:id="32" w:name="_Ref192439035"/>
          <w:bookmarkStart w:id="33" w:name="_Toc192439326"/>
          <w:r>
            <w:t xml:space="preserve">Figure </w:t>
          </w:r>
          <w:r>
            <w:fldChar w:fldCharType="begin"/>
          </w:r>
          <w:r>
            <w:instrText xml:space="preserve"> SEQ Figure \* ARABIC </w:instrText>
          </w:r>
          <w:r>
            <w:fldChar w:fldCharType="separate"/>
          </w:r>
          <w:r w:rsidR="00C343BB">
            <w:rPr>
              <w:noProof/>
            </w:rPr>
            <w:t>3</w:t>
          </w:r>
          <w:r>
            <w:fldChar w:fldCharType="end"/>
          </w:r>
          <w:bookmarkEnd w:id="32"/>
          <w:r>
            <w:t>: Level Complete Chromosome</w:t>
          </w:r>
          <w:bookmarkEnd w:id="33"/>
        </w:p>
        <w:p w14:paraId="2AD6B8BF" w14:textId="77777777" w:rsidR="00EF1527" w:rsidRDefault="00EF1527" w:rsidP="00EF1527">
          <w:pPr>
            <w:keepNext/>
          </w:pPr>
          <w:r w:rsidRPr="00780829">
            <w:rPr>
              <w:noProof/>
            </w:rPr>
            <w:drawing>
              <wp:inline distT="0" distB="0" distL="0" distR="0" wp14:anchorId="193E7653" wp14:editId="0C4E1C28">
                <wp:extent cx="3649980" cy="4101678"/>
                <wp:effectExtent l="0" t="0" r="7620" b="0"/>
                <wp:docPr id="929542939"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542939" name="Picture 1" descr="A screenshot of a video game&#10;&#10;AI-generated content may be incorrect."/>
                        <pic:cNvPicPr/>
                      </pic:nvPicPr>
                      <pic:blipFill>
                        <a:blip r:embed="rId25"/>
                        <a:stretch>
                          <a:fillRect/>
                        </a:stretch>
                      </pic:blipFill>
                      <pic:spPr>
                        <a:xfrm>
                          <a:off x="0" y="0"/>
                          <a:ext cx="3653076" cy="4105157"/>
                        </a:xfrm>
                        <a:prstGeom prst="rect">
                          <a:avLst/>
                        </a:prstGeom>
                      </pic:spPr>
                    </pic:pic>
                  </a:graphicData>
                </a:graphic>
              </wp:inline>
            </w:drawing>
          </w:r>
        </w:p>
        <w:p w14:paraId="0051093F" w14:textId="4E12F29B" w:rsidR="00CD6599" w:rsidRDefault="00EF1527" w:rsidP="00EF1527">
          <w:pPr>
            <w:pStyle w:val="Caption"/>
          </w:pPr>
          <w:bookmarkStart w:id="34" w:name="_Ref192439013"/>
          <w:bookmarkStart w:id="35" w:name="_Toc192439327"/>
          <w:r>
            <w:t xml:space="preserve">Figure </w:t>
          </w:r>
          <w:r>
            <w:fldChar w:fldCharType="begin"/>
          </w:r>
          <w:r>
            <w:instrText xml:space="preserve"> SEQ Figure \* ARABIC </w:instrText>
          </w:r>
          <w:r>
            <w:fldChar w:fldCharType="separate"/>
          </w:r>
          <w:r w:rsidR="00C343BB">
            <w:rPr>
              <w:noProof/>
            </w:rPr>
            <w:t>4</w:t>
          </w:r>
          <w:r>
            <w:fldChar w:fldCharType="end"/>
          </w:r>
          <w:bookmarkEnd w:id="34"/>
          <w:r>
            <w:t>: Level Complete Screen</w:t>
          </w:r>
          <w:bookmarkEnd w:id="35"/>
        </w:p>
        <w:p w14:paraId="2B0B7C83" w14:textId="77777777" w:rsidR="005126E9" w:rsidRDefault="005126E9" w:rsidP="00551B09"/>
        <w:p w14:paraId="72D77705" w14:textId="17A31FD3" w:rsidR="0072136B" w:rsidRDefault="0072136B" w:rsidP="0072136B">
          <w:pPr>
            <w:pStyle w:val="Heading2"/>
          </w:pPr>
          <w:bookmarkStart w:id="36" w:name="_Toc192441191"/>
          <w:r>
            <w:t>Genetic Algorithm Running Demonstration</w:t>
          </w:r>
          <w:bookmarkEnd w:id="36"/>
        </w:p>
        <w:p w14:paraId="14DEAB43" w14:textId="43364555" w:rsidR="004E7437" w:rsidRPr="00551B09" w:rsidRDefault="001C3B44" w:rsidP="00551B09">
          <w:r>
            <w:t>An example of the Genetic Algorithm running at 50x speed (</w:t>
          </w:r>
          <w:r>
            <w:fldChar w:fldCharType="begin"/>
          </w:r>
          <w:r>
            <w:instrText xml:space="preserve"> REF _Ref191918867 \h </w:instrText>
          </w:r>
          <w:r>
            <w:fldChar w:fldCharType="separate"/>
          </w:r>
          <w:r w:rsidR="00624B71">
            <w:t xml:space="preserve">Figure </w:t>
          </w:r>
          <w:r w:rsidR="00624B71">
            <w:rPr>
              <w:noProof/>
            </w:rPr>
            <w:t>3</w:t>
          </w:r>
          <w:r>
            <w:fldChar w:fldCharType="end"/>
          </w:r>
          <w:r>
            <w:t xml:space="preserve">) demonstrates the </w:t>
          </w:r>
          <w:r w:rsidR="00D0232E">
            <w:t>trial-and-error</w:t>
          </w:r>
          <w:r>
            <w:t xml:space="preserve"> approach the genetic algorithm takes.</w:t>
          </w:r>
        </w:p>
        <w:p w14:paraId="10AAA6C6" w14:textId="77777777" w:rsidR="001C3B44" w:rsidRDefault="0028700C" w:rsidP="001C3B44">
          <w:pPr>
            <w:keepNext/>
          </w:pPr>
          <w:r>
            <w:rPr>
              <w:noProof/>
            </w:rPr>
            <w:lastRenderedPageBreak/>
            <w:drawing>
              <wp:inline distT="0" distB="0" distL="0" distR="0" wp14:anchorId="377E1876" wp14:editId="6D973E3C">
                <wp:extent cx="5731095" cy="2802255"/>
                <wp:effectExtent l="0" t="0" r="3175" b="0"/>
                <wp:docPr id="1218735156"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735156" name="Picture 3" descr="A screenshot of a computer&#10;&#10;AI-generated content may be incorrect."/>
                        <pic:cNvPicPr/>
                      </pic:nvPicPr>
                      <pic:blipFill rotWithShape="1">
                        <a:blip r:embed="rId26">
                          <a:extLst>
                            <a:ext uri="{28A0092B-C50C-407E-A947-70E740481C1C}">
                              <a14:useLocalDpi xmlns:a14="http://schemas.microsoft.com/office/drawing/2010/main" val="0"/>
                            </a:ext>
                          </a:extLst>
                        </a:blip>
                        <a:srcRect t="3940" b="9133"/>
                        <a:stretch/>
                      </pic:blipFill>
                      <pic:spPr bwMode="auto">
                        <a:xfrm>
                          <a:off x="0" y="0"/>
                          <a:ext cx="5731510" cy="2802458"/>
                        </a:xfrm>
                        <a:prstGeom prst="rect">
                          <a:avLst/>
                        </a:prstGeom>
                        <a:ln>
                          <a:noFill/>
                        </a:ln>
                        <a:extLst>
                          <a:ext uri="{53640926-AAD7-44D8-BBD7-CCE9431645EC}">
                            <a14:shadowObscured xmlns:a14="http://schemas.microsoft.com/office/drawing/2010/main"/>
                          </a:ext>
                        </a:extLst>
                      </pic:spPr>
                    </pic:pic>
                  </a:graphicData>
                </a:graphic>
              </wp:inline>
            </w:drawing>
          </w:r>
        </w:p>
        <w:p w14:paraId="747DE1DB" w14:textId="5A171640" w:rsidR="00A00D6C" w:rsidRDefault="001C3B44" w:rsidP="001C3B44">
          <w:pPr>
            <w:pStyle w:val="Caption"/>
          </w:pPr>
          <w:bookmarkStart w:id="37" w:name="_Ref191918867"/>
          <w:bookmarkStart w:id="38" w:name="_Toc192439328"/>
          <w:r>
            <w:t xml:space="preserve">Figure </w:t>
          </w:r>
          <w:r>
            <w:fldChar w:fldCharType="begin"/>
          </w:r>
          <w:r>
            <w:instrText xml:space="preserve"> SEQ Figure \* ARABIC </w:instrText>
          </w:r>
          <w:r>
            <w:fldChar w:fldCharType="separate"/>
          </w:r>
          <w:r w:rsidR="00C343BB">
            <w:rPr>
              <w:noProof/>
            </w:rPr>
            <w:t>5</w:t>
          </w:r>
          <w:r>
            <w:fldChar w:fldCharType="end"/>
          </w:r>
          <w:bookmarkEnd w:id="37"/>
          <w:r>
            <w:t xml:space="preserve">: Genetic Algorithm </w:t>
          </w:r>
          <w:r w:rsidR="00E65247">
            <w:t>Generation 1</w:t>
          </w:r>
          <w:r w:rsidR="00457A3D">
            <w:t xml:space="preserve"> - 50x</w:t>
          </w:r>
          <w:r>
            <w:t xml:space="preserve"> Speed</w:t>
          </w:r>
          <w:bookmarkEnd w:id="38"/>
        </w:p>
        <w:p w14:paraId="43EB7230" w14:textId="77777777" w:rsidR="00457A3D" w:rsidRDefault="00457A3D" w:rsidP="0028700C">
          <w:pPr>
            <w:rPr>
              <w:b/>
              <w:bCs/>
            </w:rPr>
          </w:pPr>
        </w:p>
        <w:p w14:paraId="0EB51372" w14:textId="34993AC9" w:rsidR="00E65247" w:rsidRPr="00E65247" w:rsidRDefault="00E65247" w:rsidP="0028700C">
          <w:r>
            <w:t>After 10 Generations the AI can be seen getting much further in the level</w:t>
          </w:r>
        </w:p>
        <w:p w14:paraId="75030D7B" w14:textId="77777777" w:rsidR="00E65247" w:rsidRDefault="00457A3D" w:rsidP="00E65247">
          <w:pPr>
            <w:keepNext/>
          </w:pPr>
          <w:r>
            <w:rPr>
              <w:b/>
              <w:bCs/>
              <w:noProof/>
            </w:rPr>
            <w:drawing>
              <wp:inline distT="0" distB="0" distL="0" distR="0" wp14:anchorId="5F8F5BC7" wp14:editId="3B0F7060">
                <wp:extent cx="5731510" cy="3223895"/>
                <wp:effectExtent l="0" t="0" r="2540" b="0"/>
                <wp:docPr id="1332517469" name="Picture 4" descr="A screenshot of a computer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517469" name="Picture 4" descr="A screenshot of a computer game&#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D841370" w14:textId="26E4ACEA" w:rsidR="00457A3D" w:rsidRDefault="00E65247" w:rsidP="00E65247">
          <w:pPr>
            <w:pStyle w:val="Caption"/>
            <w:rPr>
              <w:b/>
              <w:bCs/>
            </w:rPr>
          </w:pPr>
          <w:bookmarkStart w:id="39" w:name="_Ref192439670"/>
          <w:bookmarkStart w:id="40" w:name="_Toc192439329"/>
          <w:r>
            <w:t xml:space="preserve">Figure </w:t>
          </w:r>
          <w:r>
            <w:fldChar w:fldCharType="begin"/>
          </w:r>
          <w:r>
            <w:instrText xml:space="preserve"> SEQ Figure \* ARABIC </w:instrText>
          </w:r>
          <w:r>
            <w:fldChar w:fldCharType="separate"/>
          </w:r>
          <w:r w:rsidR="00C343BB">
            <w:rPr>
              <w:noProof/>
            </w:rPr>
            <w:t>6</w:t>
          </w:r>
          <w:r>
            <w:fldChar w:fldCharType="end"/>
          </w:r>
          <w:bookmarkEnd w:id="39"/>
          <w:r>
            <w:t xml:space="preserve">: </w:t>
          </w:r>
          <w:r w:rsidRPr="00924390">
            <w:t xml:space="preserve">Genetic Algorithm </w:t>
          </w:r>
          <w:r>
            <w:t>Generation 10</w:t>
          </w:r>
          <w:r w:rsidRPr="00924390">
            <w:t xml:space="preserve"> - 50x Speed</w:t>
          </w:r>
          <w:bookmarkEnd w:id="40"/>
        </w:p>
        <w:p w14:paraId="2F0DB5C4" w14:textId="64787FC1" w:rsidR="00C375E1" w:rsidRPr="00966AAC" w:rsidRDefault="00F716A2" w:rsidP="00966AAC">
          <w:r>
            <w:rPr>
              <w:b/>
              <w:bCs/>
            </w:rPr>
            <w:br/>
          </w:r>
          <w:r w:rsidR="00C375E1">
            <w:br w:type="page"/>
          </w:r>
        </w:p>
        <w:p w14:paraId="784E1351" w14:textId="615A13EB" w:rsidR="0072136B" w:rsidRDefault="0072136B" w:rsidP="0072136B">
          <w:pPr>
            <w:pStyle w:val="Heading1"/>
          </w:pPr>
          <w:bookmarkStart w:id="41" w:name="_Toc192441192"/>
          <w:r>
            <w:lastRenderedPageBreak/>
            <w:t>List of Figures</w:t>
          </w:r>
          <w:bookmarkEnd w:id="41"/>
        </w:p>
        <w:p w14:paraId="0ED3986A" w14:textId="5DA40484" w:rsidR="0072136B" w:rsidRDefault="0072136B">
          <w:pPr>
            <w:pStyle w:val="TableofFigures"/>
            <w:tabs>
              <w:tab w:val="right" w:leader="dot" w:pos="9016"/>
            </w:tabs>
            <w:rPr>
              <w:noProof/>
            </w:rPr>
          </w:pPr>
          <w:r>
            <w:fldChar w:fldCharType="begin"/>
          </w:r>
          <w:r>
            <w:instrText xml:space="preserve"> TOC \h \z \c "Figure" </w:instrText>
          </w:r>
          <w:r>
            <w:fldChar w:fldCharType="separate"/>
          </w:r>
          <w:hyperlink w:anchor="_Toc192439324" w:history="1">
            <w:r w:rsidRPr="008B23F2">
              <w:rPr>
                <w:rStyle w:val="Hyperlink"/>
                <w:noProof/>
              </w:rPr>
              <w:t>Figure 1: Chromosome Example</w:t>
            </w:r>
            <w:r>
              <w:rPr>
                <w:noProof/>
                <w:webHidden/>
              </w:rPr>
              <w:tab/>
            </w:r>
            <w:r>
              <w:rPr>
                <w:noProof/>
                <w:webHidden/>
              </w:rPr>
              <w:fldChar w:fldCharType="begin"/>
            </w:r>
            <w:r>
              <w:rPr>
                <w:noProof/>
                <w:webHidden/>
              </w:rPr>
              <w:instrText xml:space="preserve"> PAGEREF _Toc192439324 \h </w:instrText>
            </w:r>
            <w:r>
              <w:rPr>
                <w:noProof/>
                <w:webHidden/>
              </w:rPr>
            </w:r>
            <w:r>
              <w:rPr>
                <w:noProof/>
                <w:webHidden/>
              </w:rPr>
              <w:fldChar w:fldCharType="separate"/>
            </w:r>
            <w:r>
              <w:rPr>
                <w:noProof/>
                <w:webHidden/>
              </w:rPr>
              <w:t>4</w:t>
            </w:r>
            <w:r>
              <w:rPr>
                <w:noProof/>
                <w:webHidden/>
              </w:rPr>
              <w:fldChar w:fldCharType="end"/>
            </w:r>
          </w:hyperlink>
        </w:p>
        <w:p w14:paraId="668AE609" w14:textId="1A088D77" w:rsidR="0072136B" w:rsidRDefault="0072136B">
          <w:pPr>
            <w:pStyle w:val="TableofFigures"/>
            <w:tabs>
              <w:tab w:val="right" w:leader="dot" w:pos="9016"/>
            </w:tabs>
            <w:rPr>
              <w:noProof/>
            </w:rPr>
          </w:pPr>
          <w:hyperlink w:anchor="_Toc192439325" w:history="1">
            <w:r w:rsidRPr="008B23F2">
              <w:rPr>
                <w:rStyle w:val="Hyperlink"/>
                <w:noProof/>
              </w:rPr>
              <w:t>Figure 2: 2D Platformer Human Run</w:t>
            </w:r>
            <w:r>
              <w:rPr>
                <w:noProof/>
                <w:webHidden/>
              </w:rPr>
              <w:tab/>
            </w:r>
            <w:r>
              <w:rPr>
                <w:noProof/>
                <w:webHidden/>
              </w:rPr>
              <w:fldChar w:fldCharType="begin"/>
            </w:r>
            <w:r>
              <w:rPr>
                <w:noProof/>
                <w:webHidden/>
              </w:rPr>
              <w:instrText xml:space="preserve"> PAGEREF _Toc192439325 \h </w:instrText>
            </w:r>
            <w:r>
              <w:rPr>
                <w:noProof/>
                <w:webHidden/>
              </w:rPr>
            </w:r>
            <w:r>
              <w:rPr>
                <w:noProof/>
                <w:webHidden/>
              </w:rPr>
              <w:fldChar w:fldCharType="separate"/>
            </w:r>
            <w:r>
              <w:rPr>
                <w:noProof/>
                <w:webHidden/>
              </w:rPr>
              <w:t>9</w:t>
            </w:r>
            <w:r>
              <w:rPr>
                <w:noProof/>
                <w:webHidden/>
              </w:rPr>
              <w:fldChar w:fldCharType="end"/>
            </w:r>
          </w:hyperlink>
        </w:p>
        <w:p w14:paraId="79A7C4B4" w14:textId="7D98FF2C" w:rsidR="0072136B" w:rsidRDefault="0072136B">
          <w:pPr>
            <w:pStyle w:val="TableofFigures"/>
            <w:tabs>
              <w:tab w:val="right" w:leader="dot" w:pos="9016"/>
            </w:tabs>
            <w:rPr>
              <w:noProof/>
            </w:rPr>
          </w:pPr>
          <w:hyperlink w:anchor="_Toc192439326" w:history="1">
            <w:r w:rsidRPr="008B23F2">
              <w:rPr>
                <w:rStyle w:val="Hyperlink"/>
                <w:noProof/>
              </w:rPr>
              <w:t>Figure 3: Level Complete Chromosome</w:t>
            </w:r>
            <w:r>
              <w:rPr>
                <w:noProof/>
                <w:webHidden/>
              </w:rPr>
              <w:tab/>
            </w:r>
            <w:r>
              <w:rPr>
                <w:noProof/>
                <w:webHidden/>
              </w:rPr>
              <w:fldChar w:fldCharType="begin"/>
            </w:r>
            <w:r>
              <w:rPr>
                <w:noProof/>
                <w:webHidden/>
              </w:rPr>
              <w:instrText xml:space="preserve"> PAGEREF _Toc192439326 \h </w:instrText>
            </w:r>
            <w:r>
              <w:rPr>
                <w:noProof/>
                <w:webHidden/>
              </w:rPr>
            </w:r>
            <w:r>
              <w:rPr>
                <w:noProof/>
                <w:webHidden/>
              </w:rPr>
              <w:fldChar w:fldCharType="separate"/>
            </w:r>
            <w:r>
              <w:rPr>
                <w:noProof/>
                <w:webHidden/>
              </w:rPr>
              <w:t>10</w:t>
            </w:r>
            <w:r>
              <w:rPr>
                <w:noProof/>
                <w:webHidden/>
              </w:rPr>
              <w:fldChar w:fldCharType="end"/>
            </w:r>
          </w:hyperlink>
        </w:p>
        <w:p w14:paraId="34321AA3" w14:textId="49BD4547" w:rsidR="0072136B" w:rsidRDefault="0072136B">
          <w:pPr>
            <w:pStyle w:val="TableofFigures"/>
            <w:tabs>
              <w:tab w:val="right" w:leader="dot" w:pos="9016"/>
            </w:tabs>
            <w:rPr>
              <w:noProof/>
            </w:rPr>
          </w:pPr>
          <w:hyperlink w:anchor="_Toc192439327" w:history="1">
            <w:r w:rsidRPr="008B23F2">
              <w:rPr>
                <w:rStyle w:val="Hyperlink"/>
                <w:noProof/>
              </w:rPr>
              <w:t>Figure 4: Level Complete Screen</w:t>
            </w:r>
            <w:r>
              <w:rPr>
                <w:noProof/>
                <w:webHidden/>
              </w:rPr>
              <w:tab/>
            </w:r>
            <w:r>
              <w:rPr>
                <w:noProof/>
                <w:webHidden/>
              </w:rPr>
              <w:fldChar w:fldCharType="begin"/>
            </w:r>
            <w:r>
              <w:rPr>
                <w:noProof/>
                <w:webHidden/>
              </w:rPr>
              <w:instrText xml:space="preserve"> PAGEREF _Toc192439327 \h </w:instrText>
            </w:r>
            <w:r>
              <w:rPr>
                <w:noProof/>
                <w:webHidden/>
              </w:rPr>
            </w:r>
            <w:r>
              <w:rPr>
                <w:noProof/>
                <w:webHidden/>
              </w:rPr>
              <w:fldChar w:fldCharType="separate"/>
            </w:r>
            <w:r>
              <w:rPr>
                <w:noProof/>
                <w:webHidden/>
              </w:rPr>
              <w:t>11</w:t>
            </w:r>
            <w:r>
              <w:rPr>
                <w:noProof/>
                <w:webHidden/>
              </w:rPr>
              <w:fldChar w:fldCharType="end"/>
            </w:r>
          </w:hyperlink>
        </w:p>
        <w:p w14:paraId="0134B2C4" w14:textId="357AC5DB" w:rsidR="0072136B" w:rsidRDefault="0072136B">
          <w:pPr>
            <w:pStyle w:val="TableofFigures"/>
            <w:tabs>
              <w:tab w:val="right" w:leader="dot" w:pos="9016"/>
            </w:tabs>
            <w:rPr>
              <w:noProof/>
            </w:rPr>
          </w:pPr>
          <w:hyperlink w:anchor="_Toc192439328" w:history="1">
            <w:r w:rsidRPr="008B23F2">
              <w:rPr>
                <w:rStyle w:val="Hyperlink"/>
                <w:noProof/>
              </w:rPr>
              <w:t>Figure 5: Genetic Algorithm Generation 1 - 50x Speed</w:t>
            </w:r>
            <w:r>
              <w:rPr>
                <w:noProof/>
                <w:webHidden/>
              </w:rPr>
              <w:tab/>
            </w:r>
            <w:r>
              <w:rPr>
                <w:noProof/>
                <w:webHidden/>
              </w:rPr>
              <w:fldChar w:fldCharType="begin"/>
            </w:r>
            <w:r>
              <w:rPr>
                <w:noProof/>
                <w:webHidden/>
              </w:rPr>
              <w:instrText xml:space="preserve"> PAGEREF _Toc192439328 \h </w:instrText>
            </w:r>
            <w:r>
              <w:rPr>
                <w:noProof/>
                <w:webHidden/>
              </w:rPr>
            </w:r>
            <w:r>
              <w:rPr>
                <w:noProof/>
                <w:webHidden/>
              </w:rPr>
              <w:fldChar w:fldCharType="separate"/>
            </w:r>
            <w:r>
              <w:rPr>
                <w:noProof/>
                <w:webHidden/>
              </w:rPr>
              <w:t>11</w:t>
            </w:r>
            <w:r>
              <w:rPr>
                <w:noProof/>
                <w:webHidden/>
              </w:rPr>
              <w:fldChar w:fldCharType="end"/>
            </w:r>
          </w:hyperlink>
        </w:p>
        <w:p w14:paraId="5DBAAA9F" w14:textId="33D73A3F" w:rsidR="0072136B" w:rsidRDefault="0072136B">
          <w:pPr>
            <w:pStyle w:val="TableofFigures"/>
            <w:tabs>
              <w:tab w:val="right" w:leader="dot" w:pos="9016"/>
            </w:tabs>
            <w:rPr>
              <w:noProof/>
            </w:rPr>
          </w:pPr>
          <w:hyperlink w:anchor="_Toc192439329" w:history="1">
            <w:r w:rsidRPr="008B23F2">
              <w:rPr>
                <w:rStyle w:val="Hyperlink"/>
                <w:noProof/>
              </w:rPr>
              <w:t>Figure 6: Genetic Algorithm Generation 10 - 50x Speed</w:t>
            </w:r>
            <w:r>
              <w:rPr>
                <w:noProof/>
                <w:webHidden/>
              </w:rPr>
              <w:tab/>
            </w:r>
            <w:r>
              <w:rPr>
                <w:noProof/>
                <w:webHidden/>
              </w:rPr>
              <w:fldChar w:fldCharType="begin"/>
            </w:r>
            <w:r>
              <w:rPr>
                <w:noProof/>
                <w:webHidden/>
              </w:rPr>
              <w:instrText xml:space="preserve"> PAGEREF _Toc192439329 \h </w:instrText>
            </w:r>
            <w:r>
              <w:rPr>
                <w:noProof/>
                <w:webHidden/>
              </w:rPr>
            </w:r>
            <w:r>
              <w:rPr>
                <w:noProof/>
                <w:webHidden/>
              </w:rPr>
              <w:fldChar w:fldCharType="separate"/>
            </w:r>
            <w:r>
              <w:rPr>
                <w:noProof/>
                <w:webHidden/>
              </w:rPr>
              <w:t>12</w:t>
            </w:r>
            <w:r>
              <w:rPr>
                <w:noProof/>
                <w:webHidden/>
              </w:rPr>
              <w:fldChar w:fldCharType="end"/>
            </w:r>
          </w:hyperlink>
        </w:p>
        <w:p w14:paraId="5D30700D" w14:textId="57ACA856" w:rsidR="0072136B" w:rsidRDefault="0072136B">
          <w:pPr>
            <w:pStyle w:val="TableofFigures"/>
            <w:tabs>
              <w:tab w:val="right" w:leader="dot" w:pos="9016"/>
            </w:tabs>
            <w:rPr>
              <w:noProof/>
            </w:rPr>
          </w:pPr>
          <w:hyperlink w:anchor="_Toc192439330" w:history="1">
            <w:r w:rsidRPr="008B23F2">
              <w:rPr>
                <w:rStyle w:val="Hyperlink"/>
                <w:noProof/>
              </w:rPr>
              <w:t>Figure 7: Fitness Function, later death example</w:t>
            </w:r>
            <w:r>
              <w:rPr>
                <w:noProof/>
                <w:webHidden/>
              </w:rPr>
              <w:tab/>
            </w:r>
            <w:r>
              <w:rPr>
                <w:noProof/>
                <w:webHidden/>
              </w:rPr>
              <w:fldChar w:fldCharType="begin"/>
            </w:r>
            <w:r>
              <w:rPr>
                <w:noProof/>
                <w:webHidden/>
              </w:rPr>
              <w:instrText xml:space="preserve"> PAGEREF _Toc192439330 \h </w:instrText>
            </w:r>
            <w:r>
              <w:rPr>
                <w:noProof/>
                <w:webHidden/>
              </w:rPr>
            </w:r>
            <w:r>
              <w:rPr>
                <w:noProof/>
                <w:webHidden/>
              </w:rPr>
              <w:fldChar w:fldCharType="separate"/>
            </w:r>
            <w:r>
              <w:rPr>
                <w:noProof/>
                <w:webHidden/>
              </w:rPr>
              <w:t>13</w:t>
            </w:r>
            <w:r>
              <w:rPr>
                <w:noProof/>
                <w:webHidden/>
              </w:rPr>
              <w:fldChar w:fldCharType="end"/>
            </w:r>
          </w:hyperlink>
        </w:p>
        <w:p w14:paraId="2647834F" w14:textId="4403B783" w:rsidR="0072136B" w:rsidRDefault="0072136B">
          <w:pPr>
            <w:pStyle w:val="TableofFigures"/>
            <w:tabs>
              <w:tab w:val="right" w:leader="dot" w:pos="9016"/>
            </w:tabs>
            <w:rPr>
              <w:noProof/>
            </w:rPr>
          </w:pPr>
          <w:hyperlink w:anchor="_Toc192439331" w:history="1">
            <w:r w:rsidRPr="008B23F2">
              <w:rPr>
                <w:rStyle w:val="Hyperlink"/>
                <w:noProof/>
              </w:rPr>
              <w:t>Figure 8: Best Chromosome with late death fitness</w:t>
            </w:r>
            <w:r>
              <w:rPr>
                <w:noProof/>
                <w:webHidden/>
              </w:rPr>
              <w:tab/>
            </w:r>
            <w:r>
              <w:rPr>
                <w:noProof/>
                <w:webHidden/>
              </w:rPr>
              <w:fldChar w:fldCharType="begin"/>
            </w:r>
            <w:r>
              <w:rPr>
                <w:noProof/>
                <w:webHidden/>
              </w:rPr>
              <w:instrText xml:space="preserve"> PAGEREF _Toc192439331 \h </w:instrText>
            </w:r>
            <w:r>
              <w:rPr>
                <w:noProof/>
                <w:webHidden/>
              </w:rPr>
            </w:r>
            <w:r>
              <w:rPr>
                <w:noProof/>
                <w:webHidden/>
              </w:rPr>
              <w:fldChar w:fldCharType="separate"/>
            </w:r>
            <w:r>
              <w:rPr>
                <w:noProof/>
                <w:webHidden/>
              </w:rPr>
              <w:t>13</w:t>
            </w:r>
            <w:r>
              <w:rPr>
                <w:noProof/>
                <w:webHidden/>
              </w:rPr>
              <w:fldChar w:fldCharType="end"/>
            </w:r>
          </w:hyperlink>
        </w:p>
        <w:p w14:paraId="2AE08479" w14:textId="20852659" w:rsidR="0072136B" w:rsidRDefault="0072136B">
          <w:pPr>
            <w:spacing w:before="0" w:after="160"/>
            <w:rPr>
              <w:rFonts w:ascii="Times New Roman" w:eastAsiaTheme="majorEastAsia" w:hAnsi="Times New Roman" w:cstheme="majorBidi"/>
              <w:color w:val="1F3864" w:themeColor="accent1" w:themeShade="80"/>
              <w:sz w:val="36"/>
              <w:szCs w:val="32"/>
            </w:rPr>
          </w:pPr>
          <w:r>
            <w:fldChar w:fldCharType="end"/>
          </w:r>
          <w:r>
            <w:br w:type="page"/>
          </w:r>
        </w:p>
        <w:p w14:paraId="6624E1B3" w14:textId="6AE9EAC5" w:rsidR="00A00D6C" w:rsidRDefault="00A00D6C" w:rsidP="00A00D6C">
          <w:pPr>
            <w:pStyle w:val="Heading1"/>
          </w:pPr>
          <w:bookmarkStart w:id="42" w:name="_Toc192441193"/>
          <w:r>
            <w:lastRenderedPageBreak/>
            <w:t>References</w:t>
          </w:r>
          <w:bookmarkEnd w:id="42"/>
        </w:p>
        <w:p w14:paraId="0EC72419" w14:textId="77777777" w:rsidR="00604CD7" w:rsidRPr="00604CD7" w:rsidRDefault="00E74E4A" w:rsidP="00604CD7">
          <w:pPr>
            <w:pStyle w:val="Bibliography"/>
            <w:rPr>
              <w:rFonts w:ascii="Calibri" w:hAnsi="Calibri" w:cs="Calibri"/>
            </w:rPr>
          </w:pPr>
          <w:r>
            <w:fldChar w:fldCharType="begin"/>
          </w:r>
          <w:r w:rsidR="00604CD7">
            <w:instrText xml:space="preserve"> ADDIN ZOTERO_BIBL {"uncited":[],"omitted":[],"custom":[]} CSL_BIBLIOGRAPHY </w:instrText>
          </w:r>
          <w:r>
            <w:fldChar w:fldCharType="separate"/>
          </w:r>
          <w:r w:rsidR="00604CD7" w:rsidRPr="00604CD7">
            <w:rPr>
              <w:rFonts w:ascii="Calibri" w:hAnsi="Calibri" w:cs="Calibri"/>
            </w:rPr>
            <w:t xml:space="preserve">Elsbury, B., 2025. </w:t>
          </w:r>
          <w:r w:rsidR="00604CD7" w:rsidRPr="00604CD7">
            <w:rPr>
              <w:rFonts w:ascii="Calibri" w:hAnsi="Calibri" w:cs="Calibri"/>
              <w:i/>
              <w:iCs/>
            </w:rPr>
            <w:t>Billy-Elsbury/2D-Platformer-Unity</w:t>
          </w:r>
          <w:r w:rsidR="00604CD7" w:rsidRPr="00604CD7">
            <w:rPr>
              <w:rFonts w:ascii="Calibri" w:hAnsi="Calibri" w:cs="Calibri"/>
            </w:rPr>
            <w:t>. Available at: &lt;https://github.com/Billy-Elsbury/2D-Platformer-Unity&gt; [Accessed 3 March 2025].</w:t>
          </w:r>
        </w:p>
        <w:p w14:paraId="08C08716" w14:textId="77777777" w:rsidR="00604CD7" w:rsidRPr="00604CD7" w:rsidRDefault="00604CD7" w:rsidP="00604CD7">
          <w:pPr>
            <w:pStyle w:val="Bibliography"/>
            <w:rPr>
              <w:rFonts w:ascii="Calibri" w:hAnsi="Calibri" w:cs="Calibri"/>
            </w:rPr>
          </w:pPr>
          <w:r w:rsidRPr="00604CD7">
            <w:rPr>
              <w:rFonts w:ascii="Calibri" w:hAnsi="Calibri" w:cs="Calibri"/>
            </w:rPr>
            <w:t xml:space="preserve">IronPython.net, 2025. </w:t>
          </w:r>
          <w:r w:rsidRPr="00604CD7">
            <w:rPr>
              <w:rFonts w:ascii="Calibri" w:hAnsi="Calibri" w:cs="Calibri"/>
              <w:i/>
              <w:iCs/>
            </w:rPr>
            <w:t>IronPython.net /</w:t>
          </w:r>
          <w:r w:rsidRPr="00604CD7">
            <w:rPr>
              <w:rFonts w:ascii="Calibri" w:hAnsi="Calibri" w:cs="Calibri"/>
            </w:rPr>
            <w:t>. [online] Available at: &lt;https://ironpython.net/&gt; [Accessed 3 March 2025].</w:t>
          </w:r>
        </w:p>
        <w:p w14:paraId="5D0B0CB7" w14:textId="77777777" w:rsidR="00604CD7" w:rsidRPr="00604CD7" w:rsidRDefault="00604CD7" w:rsidP="00604CD7">
          <w:pPr>
            <w:pStyle w:val="Bibliography"/>
            <w:rPr>
              <w:rFonts w:ascii="Calibri" w:hAnsi="Calibri" w:cs="Calibri"/>
            </w:rPr>
          </w:pPr>
          <w:r w:rsidRPr="00604CD7">
            <w:rPr>
              <w:rFonts w:ascii="Calibri" w:hAnsi="Calibri" w:cs="Calibri"/>
            </w:rPr>
            <w:t xml:space="preserve">Sheehy, R., 2025. </w:t>
          </w:r>
          <w:r w:rsidRPr="00604CD7">
            <w:rPr>
              <w:rFonts w:ascii="Calibri" w:hAnsi="Calibri" w:cs="Calibri"/>
              <w:i/>
              <w:iCs/>
            </w:rPr>
            <w:t>AI/2025 at main · Robert-Sheehy/AI</w:t>
          </w:r>
          <w:r w:rsidRPr="00604CD7">
            <w:rPr>
              <w:rFonts w:ascii="Calibri" w:hAnsi="Calibri" w:cs="Calibri"/>
            </w:rPr>
            <w:t>. [online] Available at: &lt;https://github.com/Robert-Sheehy/AI/tree/main/2025&gt; [Accessed 3 March 2025].</w:t>
          </w:r>
        </w:p>
        <w:p w14:paraId="0BF3AB64" w14:textId="77777777" w:rsidR="00604CD7" w:rsidRPr="00604CD7" w:rsidRDefault="00604CD7" w:rsidP="00604CD7">
          <w:pPr>
            <w:pStyle w:val="Bibliography"/>
            <w:rPr>
              <w:rFonts w:ascii="Calibri" w:hAnsi="Calibri" w:cs="Calibri"/>
            </w:rPr>
          </w:pPr>
          <w:r w:rsidRPr="00604CD7">
            <w:rPr>
              <w:rFonts w:ascii="Calibri" w:hAnsi="Calibri" w:cs="Calibri"/>
            </w:rPr>
            <w:t xml:space="preserve">striderzz, 2025. </w:t>
          </w:r>
          <w:r w:rsidRPr="00604CD7">
            <w:rPr>
              <w:rFonts w:ascii="Calibri" w:hAnsi="Calibri" w:cs="Calibri"/>
              <w:i/>
              <w:iCs/>
            </w:rPr>
            <w:t>striderzz/2D-Platformer-Unity</w:t>
          </w:r>
          <w:r w:rsidRPr="00604CD7">
            <w:rPr>
              <w:rFonts w:ascii="Calibri" w:hAnsi="Calibri" w:cs="Calibri"/>
            </w:rPr>
            <w:t>. Available at: &lt;https://github.com/striderzz/2D-Platformer-Unity&gt; [Accessed 3 March 2025].</w:t>
          </w:r>
        </w:p>
        <w:p w14:paraId="1E02C5D1" w14:textId="77777777" w:rsidR="00604CD7" w:rsidRPr="00604CD7" w:rsidRDefault="00604CD7" w:rsidP="00604CD7">
          <w:pPr>
            <w:pStyle w:val="Bibliography"/>
            <w:rPr>
              <w:rFonts w:ascii="Calibri" w:hAnsi="Calibri" w:cs="Calibri"/>
            </w:rPr>
          </w:pPr>
          <w:r w:rsidRPr="00604CD7">
            <w:rPr>
              <w:rFonts w:ascii="Calibri" w:hAnsi="Calibri" w:cs="Calibri"/>
            </w:rPr>
            <w:t xml:space="preserve">Unity3d.com, 2025. </w:t>
          </w:r>
          <w:r w:rsidRPr="00604CD7">
            <w:rPr>
              <w:rFonts w:ascii="Calibri" w:hAnsi="Calibri" w:cs="Calibri"/>
              <w:i/>
              <w:iCs/>
            </w:rPr>
            <w:t>Python Scripting | Python Scripting | 6.0.1</w:t>
          </w:r>
          <w:r w:rsidRPr="00604CD7">
            <w:rPr>
              <w:rFonts w:ascii="Calibri" w:hAnsi="Calibri" w:cs="Calibri"/>
            </w:rPr>
            <w:t>. [online] Available at: &lt;https://docs.unity3d.com/Packages/com.unity.scripting.python@6.0/manual/index.html&gt; [Accessed 3 March 2025].</w:t>
          </w:r>
        </w:p>
        <w:p w14:paraId="6B6B9606" w14:textId="77777777" w:rsidR="00604CD7" w:rsidRPr="00604CD7" w:rsidRDefault="00604CD7" w:rsidP="00604CD7">
          <w:pPr>
            <w:pStyle w:val="Bibliography"/>
            <w:rPr>
              <w:rFonts w:ascii="Calibri" w:hAnsi="Calibri" w:cs="Calibri"/>
            </w:rPr>
          </w:pPr>
          <w:r w:rsidRPr="00604CD7">
            <w:rPr>
              <w:rFonts w:ascii="Calibri" w:hAnsi="Calibri" w:cs="Calibri"/>
            </w:rPr>
            <w:t xml:space="preserve">Unknown, 2013. Tech Art Survival Guide: Embedding IronPython in Unity = Tech-art hog heaven. </w:t>
          </w:r>
          <w:r w:rsidRPr="00604CD7">
            <w:rPr>
              <w:rFonts w:ascii="Calibri" w:hAnsi="Calibri" w:cs="Calibri"/>
              <w:i/>
              <w:iCs/>
            </w:rPr>
            <w:t>Tech Art Survival Guide</w:t>
          </w:r>
          <w:r w:rsidRPr="00604CD7">
            <w:rPr>
              <w:rFonts w:ascii="Calibri" w:hAnsi="Calibri" w:cs="Calibri"/>
            </w:rPr>
            <w:t>. Available at: &lt;https://techartsurvival.blogspot.com/2013/12/embedding-ironpython-in-unity-tech-art.html&gt; [Accessed 3 March 2025].</w:t>
          </w:r>
        </w:p>
        <w:p w14:paraId="4D3FF69C" w14:textId="2DD09D5E" w:rsidR="0023597C" w:rsidRPr="0023597C" w:rsidRDefault="00E74E4A" w:rsidP="0023597C">
          <w:pPr>
            <w:spacing w:before="0" w:after="160" w:line="278" w:lineRule="auto"/>
          </w:pPr>
          <w:r>
            <w:fldChar w:fldCharType="end"/>
          </w:r>
        </w:p>
        <w:p w14:paraId="222C6024" w14:textId="1A16482A" w:rsidR="00202B52" w:rsidRPr="00887E67" w:rsidRDefault="00000000" w:rsidP="00887E67">
          <w:pPr>
            <w:spacing w:after="160" w:line="276" w:lineRule="auto"/>
            <w:rPr>
              <w:rFonts w:ascii="Times New Roman" w:eastAsiaTheme="majorEastAsia" w:hAnsi="Times New Roman" w:cs="Times New Roman"/>
              <w:color w:val="2F5496" w:themeColor="accent1" w:themeShade="BF"/>
              <w:kern w:val="2"/>
              <w:sz w:val="32"/>
              <w:szCs w:val="32"/>
              <w14:ligatures w14:val="standardContextual"/>
            </w:rPr>
          </w:pPr>
        </w:p>
      </w:sdtContent>
    </w:sdt>
    <w:sectPr w:rsidR="00202B52" w:rsidRPr="00887E67" w:rsidSect="00225CEE">
      <w:headerReference w:type="default" r:id="rId28"/>
      <w:footerReference w:type="default" r:id="rId2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A1E949" w14:textId="77777777" w:rsidR="009F0BC8" w:rsidRPr="00FF1DAF" w:rsidRDefault="009F0BC8" w:rsidP="00044DA5">
      <w:pPr>
        <w:spacing w:after="0" w:line="240" w:lineRule="auto"/>
      </w:pPr>
      <w:r w:rsidRPr="00FF1DAF">
        <w:separator/>
      </w:r>
    </w:p>
  </w:endnote>
  <w:endnote w:type="continuationSeparator" w:id="0">
    <w:p w14:paraId="2B47126B" w14:textId="77777777" w:rsidR="009F0BC8" w:rsidRPr="00FF1DAF" w:rsidRDefault="009F0BC8" w:rsidP="00044DA5">
      <w:pPr>
        <w:spacing w:after="0" w:line="240" w:lineRule="auto"/>
      </w:pPr>
      <w:r w:rsidRPr="00FF1DAF">
        <w:continuationSeparator/>
      </w:r>
    </w:p>
  </w:endnote>
  <w:endnote w:type="continuationNotice" w:id="1">
    <w:p w14:paraId="1F4953CB" w14:textId="77777777" w:rsidR="009F0BC8" w:rsidRPr="00FF1DAF" w:rsidRDefault="009F0B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7311474"/>
      <w:docPartObj>
        <w:docPartGallery w:val="Page Numbers (Bottom of Page)"/>
        <w:docPartUnique/>
      </w:docPartObj>
    </w:sdtPr>
    <w:sdtEndPr>
      <w:rPr>
        <w:color w:val="7F7F7F" w:themeColor="background1" w:themeShade="7F"/>
        <w:spacing w:val="60"/>
      </w:rPr>
    </w:sdtEndPr>
    <w:sdtContent>
      <w:p w14:paraId="463C822A" w14:textId="01C6DAA9" w:rsidR="008D76DE" w:rsidRDefault="008D76D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3095B95B" w14:textId="583361D1" w:rsidR="00044DA5" w:rsidRPr="00FF1DAF" w:rsidRDefault="00044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290694" w14:textId="77777777" w:rsidR="009F0BC8" w:rsidRPr="00FF1DAF" w:rsidRDefault="009F0BC8" w:rsidP="00044DA5">
      <w:pPr>
        <w:spacing w:after="0" w:line="240" w:lineRule="auto"/>
      </w:pPr>
      <w:r w:rsidRPr="00FF1DAF">
        <w:separator/>
      </w:r>
    </w:p>
  </w:footnote>
  <w:footnote w:type="continuationSeparator" w:id="0">
    <w:p w14:paraId="72FBBEF4" w14:textId="77777777" w:rsidR="009F0BC8" w:rsidRPr="00FF1DAF" w:rsidRDefault="009F0BC8" w:rsidP="00044DA5">
      <w:pPr>
        <w:spacing w:after="0" w:line="240" w:lineRule="auto"/>
      </w:pPr>
      <w:r w:rsidRPr="00FF1DAF">
        <w:continuationSeparator/>
      </w:r>
    </w:p>
  </w:footnote>
  <w:footnote w:type="continuationNotice" w:id="1">
    <w:p w14:paraId="3C06D398" w14:textId="77777777" w:rsidR="009F0BC8" w:rsidRPr="00FF1DAF" w:rsidRDefault="009F0BC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08144" w14:textId="00FA0FF6" w:rsidR="007173C5" w:rsidRPr="00FF1DAF" w:rsidRDefault="00604CD7" w:rsidP="007173C5">
    <w:pPr>
      <w:pStyle w:val="Header"/>
    </w:pPr>
    <w:r>
      <w:t>Artificial</w:t>
    </w:r>
    <w:r w:rsidR="00454780">
      <w:t>-</w:t>
    </w:r>
    <w:r>
      <w:t>Intelligence</w:t>
    </w:r>
    <w:r w:rsidR="007173C5" w:rsidRPr="00FF1DAF">
      <w:ptab w:relativeTo="margin" w:alignment="center" w:leader="none"/>
    </w:r>
    <w:r>
      <w:t>Genetic Algorithm</w:t>
    </w:r>
    <w:r w:rsidR="007173C5" w:rsidRPr="00FF1DAF">
      <w:ptab w:relativeTo="margin" w:alignment="right" w:leader="none"/>
    </w:r>
    <w:r w:rsidR="007173C5" w:rsidRPr="00FF1DAF">
      <w:t>Billy Elsbury T00224562</w:t>
    </w:r>
  </w:p>
  <w:p w14:paraId="3B7BB31F" w14:textId="77777777" w:rsidR="007173C5" w:rsidRPr="00FF1DAF" w:rsidRDefault="007173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6015B"/>
    <w:multiLevelType w:val="multilevel"/>
    <w:tmpl w:val="836EA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4834EF"/>
    <w:multiLevelType w:val="multilevel"/>
    <w:tmpl w:val="DC72A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7B6E9B"/>
    <w:multiLevelType w:val="multilevel"/>
    <w:tmpl w:val="F514A0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E54772"/>
    <w:multiLevelType w:val="multilevel"/>
    <w:tmpl w:val="68D8C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D174E5"/>
    <w:multiLevelType w:val="multilevel"/>
    <w:tmpl w:val="AA66B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5E14DF"/>
    <w:multiLevelType w:val="multilevel"/>
    <w:tmpl w:val="A934D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AD1575"/>
    <w:multiLevelType w:val="multilevel"/>
    <w:tmpl w:val="A9ACD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E80755"/>
    <w:multiLevelType w:val="multilevel"/>
    <w:tmpl w:val="CAC21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AB7488"/>
    <w:multiLevelType w:val="multilevel"/>
    <w:tmpl w:val="A580BB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642098"/>
    <w:multiLevelType w:val="multilevel"/>
    <w:tmpl w:val="3056C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2D254E"/>
    <w:multiLevelType w:val="multilevel"/>
    <w:tmpl w:val="5CBE399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6E91787"/>
    <w:multiLevelType w:val="multilevel"/>
    <w:tmpl w:val="EB3A8F1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A590BA7"/>
    <w:multiLevelType w:val="multilevel"/>
    <w:tmpl w:val="542CB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EC22416"/>
    <w:multiLevelType w:val="multilevel"/>
    <w:tmpl w:val="2D464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093FA9"/>
    <w:multiLevelType w:val="multilevel"/>
    <w:tmpl w:val="CF08E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8C68CF"/>
    <w:multiLevelType w:val="multilevel"/>
    <w:tmpl w:val="3B580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693A67"/>
    <w:multiLevelType w:val="multilevel"/>
    <w:tmpl w:val="7F00C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AEE287F"/>
    <w:multiLevelType w:val="multilevel"/>
    <w:tmpl w:val="902EA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B71CF0"/>
    <w:multiLevelType w:val="hybridMultilevel"/>
    <w:tmpl w:val="955C9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DE54604"/>
    <w:multiLevelType w:val="multilevel"/>
    <w:tmpl w:val="7A9EA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0CE6539"/>
    <w:multiLevelType w:val="multilevel"/>
    <w:tmpl w:val="5CBE399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72495E"/>
    <w:multiLevelType w:val="multilevel"/>
    <w:tmpl w:val="E3E42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3112DFC"/>
    <w:multiLevelType w:val="hybridMultilevel"/>
    <w:tmpl w:val="85FA4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42037A3"/>
    <w:multiLevelType w:val="multilevel"/>
    <w:tmpl w:val="576E8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7EA30A0"/>
    <w:multiLevelType w:val="hybridMultilevel"/>
    <w:tmpl w:val="3F6C651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7D7E159F"/>
    <w:multiLevelType w:val="multilevel"/>
    <w:tmpl w:val="62FCDC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973570"/>
    <w:multiLevelType w:val="multilevel"/>
    <w:tmpl w:val="81BEE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5099158">
    <w:abstractNumId w:val="26"/>
  </w:num>
  <w:num w:numId="2" w16cid:durableId="2061205381">
    <w:abstractNumId w:val="9"/>
  </w:num>
  <w:num w:numId="3" w16cid:durableId="1253468361">
    <w:abstractNumId w:val="5"/>
  </w:num>
  <w:num w:numId="4" w16cid:durableId="1077440216">
    <w:abstractNumId w:val="15"/>
  </w:num>
  <w:num w:numId="5" w16cid:durableId="293487208">
    <w:abstractNumId w:val="22"/>
  </w:num>
  <w:num w:numId="6" w16cid:durableId="1828133338">
    <w:abstractNumId w:val="2"/>
  </w:num>
  <w:num w:numId="7" w16cid:durableId="1276135891">
    <w:abstractNumId w:val="23"/>
  </w:num>
  <w:num w:numId="8" w16cid:durableId="2125268516">
    <w:abstractNumId w:val="12"/>
  </w:num>
  <w:num w:numId="9" w16cid:durableId="970861754">
    <w:abstractNumId w:val="19"/>
  </w:num>
  <w:num w:numId="10" w16cid:durableId="218904066">
    <w:abstractNumId w:val="1"/>
  </w:num>
  <w:num w:numId="11" w16cid:durableId="712265645">
    <w:abstractNumId w:val="20"/>
  </w:num>
  <w:num w:numId="12" w16cid:durableId="1311442531">
    <w:abstractNumId w:val="10"/>
  </w:num>
  <w:num w:numId="13" w16cid:durableId="29376206">
    <w:abstractNumId w:val="3"/>
  </w:num>
  <w:num w:numId="14" w16cid:durableId="934676933">
    <w:abstractNumId w:val="8"/>
  </w:num>
  <w:num w:numId="15" w16cid:durableId="96142330">
    <w:abstractNumId w:val="0"/>
  </w:num>
  <w:num w:numId="16" w16cid:durableId="597523551">
    <w:abstractNumId w:val="13"/>
  </w:num>
  <w:num w:numId="17" w16cid:durableId="744960593">
    <w:abstractNumId w:val="17"/>
  </w:num>
  <w:num w:numId="18" w16cid:durableId="1566843568">
    <w:abstractNumId w:val="4"/>
  </w:num>
  <w:num w:numId="19" w16cid:durableId="1227909093">
    <w:abstractNumId w:val="21"/>
  </w:num>
  <w:num w:numId="20" w16cid:durableId="136454537">
    <w:abstractNumId w:val="6"/>
  </w:num>
  <w:num w:numId="21" w16cid:durableId="2066371802">
    <w:abstractNumId w:val="24"/>
  </w:num>
  <w:num w:numId="22" w16cid:durableId="1294600157">
    <w:abstractNumId w:val="18"/>
  </w:num>
  <w:num w:numId="23" w16cid:durableId="353771066">
    <w:abstractNumId w:val="25"/>
  </w:num>
  <w:num w:numId="24" w16cid:durableId="1604920876">
    <w:abstractNumId w:val="14"/>
  </w:num>
  <w:num w:numId="25" w16cid:durableId="1222596732">
    <w:abstractNumId w:val="7"/>
  </w:num>
  <w:num w:numId="26" w16cid:durableId="150492659">
    <w:abstractNumId w:val="16"/>
  </w:num>
  <w:num w:numId="27" w16cid:durableId="12355789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75C"/>
    <w:rsid w:val="00000D86"/>
    <w:rsid w:val="000020AB"/>
    <w:rsid w:val="00002F6D"/>
    <w:rsid w:val="00003240"/>
    <w:rsid w:val="00003BEA"/>
    <w:rsid w:val="00005851"/>
    <w:rsid w:val="00005F07"/>
    <w:rsid w:val="0000752F"/>
    <w:rsid w:val="00012AAB"/>
    <w:rsid w:val="000159F3"/>
    <w:rsid w:val="000178D2"/>
    <w:rsid w:val="00020586"/>
    <w:rsid w:val="000215DE"/>
    <w:rsid w:val="00022DE7"/>
    <w:rsid w:val="000248EE"/>
    <w:rsid w:val="00025251"/>
    <w:rsid w:val="000254F5"/>
    <w:rsid w:val="000276A7"/>
    <w:rsid w:val="00033A4C"/>
    <w:rsid w:val="00033C42"/>
    <w:rsid w:val="00033C8B"/>
    <w:rsid w:val="0003477E"/>
    <w:rsid w:val="0003549A"/>
    <w:rsid w:val="000416CC"/>
    <w:rsid w:val="00042666"/>
    <w:rsid w:val="00042923"/>
    <w:rsid w:val="0004320F"/>
    <w:rsid w:val="00043A5B"/>
    <w:rsid w:val="0004404D"/>
    <w:rsid w:val="00044DA5"/>
    <w:rsid w:val="00046031"/>
    <w:rsid w:val="00047185"/>
    <w:rsid w:val="00047A76"/>
    <w:rsid w:val="000504BA"/>
    <w:rsid w:val="00050DDD"/>
    <w:rsid w:val="00051624"/>
    <w:rsid w:val="0005183B"/>
    <w:rsid w:val="00052CF0"/>
    <w:rsid w:val="00053B78"/>
    <w:rsid w:val="000542AE"/>
    <w:rsid w:val="0005604D"/>
    <w:rsid w:val="00056AA8"/>
    <w:rsid w:val="000654B0"/>
    <w:rsid w:val="00067D1B"/>
    <w:rsid w:val="0007166C"/>
    <w:rsid w:val="00071C8F"/>
    <w:rsid w:val="000723B2"/>
    <w:rsid w:val="00072BBD"/>
    <w:rsid w:val="000731F9"/>
    <w:rsid w:val="000763B0"/>
    <w:rsid w:val="00077488"/>
    <w:rsid w:val="000803C7"/>
    <w:rsid w:val="0008330F"/>
    <w:rsid w:val="0008374A"/>
    <w:rsid w:val="0008468B"/>
    <w:rsid w:val="000860AA"/>
    <w:rsid w:val="00086FF9"/>
    <w:rsid w:val="00095941"/>
    <w:rsid w:val="000962D9"/>
    <w:rsid w:val="000A022B"/>
    <w:rsid w:val="000A2A1A"/>
    <w:rsid w:val="000A412D"/>
    <w:rsid w:val="000A4365"/>
    <w:rsid w:val="000A547A"/>
    <w:rsid w:val="000A5ADD"/>
    <w:rsid w:val="000A6CE9"/>
    <w:rsid w:val="000B21EA"/>
    <w:rsid w:val="000B2DF1"/>
    <w:rsid w:val="000B4BDA"/>
    <w:rsid w:val="000B78A2"/>
    <w:rsid w:val="000C0A53"/>
    <w:rsid w:val="000C0AC9"/>
    <w:rsid w:val="000C1CFC"/>
    <w:rsid w:val="000C3016"/>
    <w:rsid w:val="000C40DB"/>
    <w:rsid w:val="000C56CC"/>
    <w:rsid w:val="000C5DF5"/>
    <w:rsid w:val="000C64F5"/>
    <w:rsid w:val="000C7CE1"/>
    <w:rsid w:val="000D03D7"/>
    <w:rsid w:val="000D3D64"/>
    <w:rsid w:val="000D5754"/>
    <w:rsid w:val="000E080E"/>
    <w:rsid w:val="000E1B1B"/>
    <w:rsid w:val="000E285D"/>
    <w:rsid w:val="000E3E81"/>
    <w:rsid w:val="000E3EAF"/>
    <w:rsid w:val="000E4B91"/>
    <w:rsid w:val="000E622E"/>
    <w:rsid w:val="000E6909"/>
    <w:rsid w:val="000E6F5B"/>
    <w:rsid w:val="000F371F"/>
    <w:rsid w:val="000F4630"/>
    <w:rsid w:val="000F5799"/>
    <w:rsid w:val="001004B8"/>
    <w:rsid w:val="00100673"/>
    <w:rsid w:val="00101C51"/>
    <w:rsid w:val="001025E9"/>
    <w:rsid w:val="001041E0"/>
    <w:rsid w:val="00105F2E"/>
    <w:rsid w:val="00106FDA"/>
    <w:rsid w:val="00110700"/>
    <w:rsid w:val="00111DB8"/>
    <w:rsid w:val="00111E8C"/>
    <w:rsid w:val="001136A4"/>
    <w:rsid w:val="0011550E"/>
    <w:rsid w:val="001216AD"/>
    <w:rsid w:val="00122E81"/>
    <w:rsid w:val="0012635B"/>
    <w:rsid w:val="001266EB"/>
    <w:rsid w:val="00130301"/>
    <w:rsid w:val="00130A9A"/>
    <w:rsid w:val="00130DAF"/>
    <w:rsid w:val="00131478"/>
    <w:rsid w:val="00133A8D"/>
    <w:rsid w:val="0013672D"/>
    <w:rsid w:val="00140B1E"/>
    <w:rsid w:val="00140C92"/>
    <w:rsid w:val="00147D17"/>
    <w:rsid w:val="00147D97"/>
    <w:rsid w:val="001528E8"/>
    <w:rsid w:val="00152974"/>
    <w:rsid w:val="00153AA0"/>
    <w:rsid w:val="001565B8"/>
    <w:rsid w:val="00156BA8"/>
    <w:rsid w:val="00156C0C"/>
    <w:rsid w:val="001631D7"/>
    <w:rsid w:val="00167E40"/>
    <w:rsid w:val="0017026C"/>
    <w:rsid w:val="0017154C"/>
    <w:rsid w:val="0017199A"/>
    <w:rsid w:val="00173ABE"/>
    <w:rsid w:val="001744DD"/>
    <w:rsid w:val="00174DCE"/>
    <w:rsid w:val="00176490"/>
    <w:rsid w:val="0017770D"/>
    <w:rsid w:val="00182E67"/>
    <w:rsid w:val="00183FF7"/>
    <w:rsid w:val="0019001D"/>
    <w:rsid w:val="00191EB2"/>
    <w:rsid w:val="001A2F5A"/>
    <w:rsid w:val="001A340E"/>
    <w:rsid w:val="001A46F2"/>
    <w:rsid w:val="001B2383"/>
    <w:rsid w:val="001B2516"/>
    <w:rsid w:val="001B36B1"/>
    <w:rsid w:val="001B63D2"/>
    <w:rsid w:val="001C0825"/>
    <w:rsid w:val="001C188F"/>
    <w:rsid w:val="001C367B"/>
    <w:rsid w:val="001C3B44"/>
    <w:rsid w:val="001C4ABC"/>
    <w:rsid w:val="001C5DE6"/>
    <w:rsid w:val="001C77C6"/>
    <w:rsid w:val="001D1F07"/>
    <w:rsid w:val="001D2290"/>
    <w:rsid w:val="001D4C98"/>
    <w:rsid w:val="001D51FE"/>
    <w:rsid w:val="001D692D"/>
    <w:rsid w:val="001E0688"/>
    <w:rsid w:val="001E18BD"/>
    <w:rsid w:val="001E1CDD"/>
    <w:rsid w:val="001E2F6F"/>
    <w:rsid w:val="001E59C4"/>
    <w:rsid w:val="001E6EF7"/>
    <w:rsid w:val="001E74AB"/>
    <w:rsid w:val="001F0A71"/>
    <w:rsid w:val="001F19A0"/>
    <w:rsid w:val="00202B52"/>
    <w:rsid w:val="00202F87"/>
    <w:rsid w:val="002030EF"/>
    <w:rsid w:val="00207E44"/>
    <w:rsid w:val="0021083B"/>
    <w:rsid w:val="00210DC5"/>
    <w:rsid w:val="00212643"/>
    <w:rsid w:val="002130FF"/>
    <w:rsid w:val="00213688"/>
    <w:rsid w:val="00217FCF"/>
    <w:rsid w:val="002219F9"/>
    <w:rsid w:val="00221ECA"/>
    <w:rsid w:val="00225CEE"/>
    <w:rsid w:val="00226A26"/>
    <w:rsid w:val="002270E0"/>
    <w:rsid w:val="00227EF0"/>
    <w:rsid w:val="00230BE1"/>
    <w:rsid w:val="00230CBD"/>
    <w:rsid w:val="00231BF9"/>
    <w:rsid w:val="00233F41"/>
    <w:rsid w:val="0023563E"/>
    <w:rsid w:val="0023597C"/>
    <w:rsid w:val="00237004"/>
    <w:rsid w:val="0024405C"/>
    <w:rsid w:val="00246286"/>
    <w:rsid w:val="00247CF3"/>
    <w:rsid w:val="0025030E"/>
    <w:rsid w:val="00250402"/>
    <w:rsid w:val="00251024"/>
    <w:rsid w:val="00253FC0"/>
    <w:rsid w:val="0025449A"/>
    <w:rsid w:val="00257D6E"/>
    <w:rsid w:val="00263095"/>
    <w:rsid w:val="00273BED"/>
    <w:rsid w:val="00281FA0"/>
    <w:rsid w:val="00282985"/>
    <w:rsid w:val="00283A19"/>
    <w:rsid w:val="00284584"/>
    <w:rsid w:val="002845A7"/>
    <w:rsid w:val="00286586"/>
    <w:rsid w:val="0028700C"/>
    <w:rsid w:val="00287D18"/>
    <w:rsid w:val="00287E26"/>
    <w:rsid w:val="002904F8"/>
    <w:rsid w:val="00297808"/>
    <w:rsid w:val="00297883"/>
    <w:rsid w:val="002A02E2"/>
    <w:rsid w:val="002A1395"/>
    <w:rsid w:val="002A5B8F"/>
    <w:rsid w:val="002B1582"/>
    <w:rsid w:val="002B4954"/>
    <w:rsid w:val="002B635D"/>
    <w:rsid w:val="002B75C7"/>
    <w:rsid w:val="002C02FB"/>
    <w:rsid w:val="002C0BC3"/>
    <w:rsid w:val="002C0DB2"/>
    <w:rsid w:val="002C126D"/>
    <w:rsid w:val="002C388C"/>
    <w:rsid w:val="002D1F9F"/>
    <w:rsid w:val="002D274F"/>
    <w:rsid w:val="002D2F35"/>
    <w:rsid w:val="002D30FB"/>
    <w:rsid w:val="002D3426"/>
    <w:rsid w:val="002D42B8"/>
    <w:rsid w:val="002D7591"/>
    <w:rsid w:val="002E11D0"/>
    <w:rsid w:val="002E2B22"/>
    <w:rsid w:val="002E3364"/>
    <w:rsid w:val="002E3EE4"/>
    <w:rsid w:val="002E477B"/>
    <w:rsid w:val="002E581E"/>
    <w:rsid w:val="002E647C"/>
    <w:rsid w:val="002E74E2"/>
    <w:rsid w:val="002F1882"/>
    <w:rsid w:val="002F3DA5"/>
    <w:rsid w:val="003054E5"/>
    <w:rsid w:val="00311461"/>
    <w:rsid w:val="003133F8"/>
    <w:rsid w:val="003143F2"/>
    <w:rsid w:val="00315258"/>
    <w:rsid w:val="003155A4"/>
    <w:rsid w:val="00316452"/>
    <w:rsid w:val="00317D17"/>
    <w:rsid w:val="00331022"/>
    <w:rsid w:val="00333AF9"/>
    <w:rsid w:val="00334168"/>
    <w:rsid w:val="00334F49"/>
    <w:rsid w:val="00335295"/>
    <w:rsid w:val="003364A0"/>
    <w:rsid w:val="003370AF"/>
    <w:rsid w:val="003373E0"/>
    <w:rsid w:val="00337A9A"/>
    <w:rsid w:val="0034002C"/>
    <w:rsid w:val="003448D7"/>
    <w:rsid w:val="00346BF9"/>
    <w:rsid w:val="00347722"/>
    <w:rsid w:val="003478D6"/>
    <w:rsid w:val="0035194C"/>
    <w:rsid w:val="00352FBF"/>
    <w:rsid w:val="00353929"/>
    <w:rsid w:val="003555C6"/>
    <w:rsid w:val="00356BF6"/>
    <w:rsid w:val="003574E1"/>
    <w:rsid w:val="003632DA"/>
    <w:rsid w:val="00363D7F"/>
    <w:rsid w:val="00367ACA"/>
    <w:rsid w:val="00367DDD"/>
    <w:rsid w:val="003706B3"/>
    <w:rsid w:val="00370A0A"/>
    <w:rsid w:val="00370ADC"/>
    <w:rsid w:val="003710DF"/>
    <w:rsid w:val="0037197A"/>
    <w:rsid w:val="00372FE3"/>
    <w:rsid w:val="00374296"/>
    <w:rsid w:val="00375E1E"/>
    <w:rsid w:val="003800B3"/>
    <w:rsid w:val="0038073A"/>
    <w:rsid w:val="003807C4"/>
    <w:rsid w:val="00383271"/>
    <w:rsid w:val="00387B33"/>
    <w:rsid w:val="00390EF7"/>
    <w:rsid w:val="00391F40"/>
    <w:rsid w:val="00392A0C"/>
    <w:rsid w:val="0039426F"/>
    <w:rsid w:val="0039524C"/>
    <w:rsid w:val="003957EF"/>
    <w:rsid w:val="003A1908"/>
    <w:rsid w:val="003A2171"/>
    <w:rsid w:val="003A2D98"/>
    <w:rsid w:val="003A6FA4"/>
    <w:rsid w:val="003B0A72"/>
    <w:rsid w:val="003B38C8"/>
    <w:rsid w:val="003B79FA"/>
    <w:rsid w:val="003C3418"/>
    <w:rsid w:val="003C38DC"/>
    <w:rsid w:val="003C654A"/>
    <w:rsid w:val="003C6F99"/>
    <w:rsid w:val="003D0798"/>
    <w:rsid w:val="003D25A8"/>
    <w:rsid w:val="003D41F2"/>
    <w:rsid w:val="003D5B90"/>
    <w:rsid w:val="003D5D49"/>
    <w:rsid w:val="003D6749"/>
    <w:rsid w:val="003E06DB"/>
    <w:rsid w:val="003E17F8"/>
    <w:rsid w:val="003E481F"/>
    <w:rsid w:val="003E4FBC"/>
    <w:rsid w:val="003E55FA"/>
    <w:rsid w:val="003E59E6"/>
    <w:rsid w:val="003F192A"/>
    <w:rsid w:val="003F4024"/>
    <w:rsid w:val="003F717E"/>
    <w:rsid w:val="004021FC"/>
    <w:rsid w:val="00402D3F"/>
    <w:rsid w:val="00404D41"/>
    <w:rsid w:val="00405FFA"/>
    <w:rsid w:val="00410F22"/>
    <w:rsid w:val="00411D40"/>
    <w:rsid w:val="0041409F"/>
    <w:rsid w:val="004153A1"/>
    <w:rsid w:val="00416983"/>
    <w:rsid w:val="00416E48"/>
    <w:rsid w:val="004176FC"/>
    <w:rsid w:val="0042125F"/>
    <w:rsid w:val="0042312B"/>
    <w:rsid w:val="004232C7"/>
    <w:rsid w:val="00425176"/>
    <w:rsid w:val="00426057"/>
    <w:rsid w:val="004260F4"/>
    <w:rsid w:val="0042690E"/>
    <w:rsid w:val="0042765C"/>
    <w:rsid w:val="00430828"/>
    <w:rsid w:val="004332D1"/>
    <w:rsid w:val="004358D0"/>
    <w:rsid w:val="00435F0F"/>
    <w:rsid w:val="0043650D"/>
    <w:rsid w:val="00441FEF"/>
    <w:rsid w:val="00442731"/>
    <w:rsid w:val="004435BC"/>
    <w:rsid w:val="0044590D"/>
    <w:rsid w:val="00446A22"/>
    <w:rsid w:val="00451C09"/>
    <w:rsid w:val="004527A7"/>
    <w:rsid w:val="00454780"/>
    <w:rsid w:val="004568AE"/>
    <w:rsid w:val="004569B5"/>
    <w:rsid w:val="00457A3D"/>
    <w:rsid w:val="00460F92"/>
    <w:rsid w:val="004611BA"/>
    <w:rsid w:val="00462D04"/>
    <w:rsid w:val="00463689"/>
    <w:rsid w:val="00466786"/>
    <w:rsid w:val="00467D6B"/>
    <w:rsid w:val="004711F6"/>
    <w:rsid w:val="00473628"/>
    <w:rsid w:val="00476B5E"/>
    <w:rsid w:val="0047724E"/>
    <w:rsid w:val="00477C4A"/>
    <w:rsid w:val="00480BB3"/>
    <w:rsid w:val="00483D72"/>
    <w:rsid w:val="004845CD"/>
    <w:rsid w:val="00485718"/>
    <w:rsid w:val="0048716A"/>
    <w:rsid w:val="0049127B"/>
    <w:rsid w:val="004953E5"/>
    <w:rsid w:val="004A09F0"/>
    <w:rsid w:val="004A151E"/>
    <w:rsid w:val="004A2850"/>
    <w:rsid w:val="004A2C9C"/>
    <w:rsid w:val="004A359E"/>
    <w:rsid w:val="004A7597"/>
    <w:rsid w:val="004B068F"/>
    <w:rsid w:val="004B0A5A"/>
    <w:rsid w:val="004B16FC"/>
    <w:rsid w:val="004B1E01"/>
    <w:rsid w:val="004B6EF8"/>
    <w:rsid w:val="004C10C8"/>
    <w:rsid w:val="004C208A"/>
    <w:rsid w:val="004C33E9"/>
    <w:rsid w:val="004C5FF1"/>
    <w:rsid w:val="004C7563"/>
    <w:rsid w:val="004D0F85"/>
    <w:rsid w:val="004D2723"/>
    <w:rsid w:val="004D2A6A"/>
    <w:rsid w:val="004D5778"/>
    <w:rsid w:val="004D6090"/>
    <w:rsid w:val="004E0088"/>
    <w:rsid w:val="004E0FD0"/>
    <w:rsid w:val="004E1448"/>
    <w:rsid w:val="004E15C7"/>
    <w:rsid w:val="004E1768"/>
    <w:rsid w:val="004E2495"/>
    <w:rsid w:val="004E3039"/>
    <w:rsid w:val="004E47AE"/>
    <w:rsid w:val="004E4AD2"/>
    <w:rsid w:val="004E4D98"/>
    <w:rsid w:val="004E4D9C"/>
    <w:rsid w:val="004E5086"/>
    <w:rsid w:val="004E737C"/>
    <w:rsid w:val="004E7437"/>
    <w:rsid w:val="004F4337"/>
    <w:rsid w:val="004F50D2"/>
    <w:rsid w:val="004F5519"/>
    <w:rsid w:val="004F62F5"/>
    <w:rsid w:val="00504A42"/>
    <w:rsid w:val="00504C21"/>
    <w:rsid w:val="00507853"/>
    <w:rsid w:val="005126E9"/>
    <w:rsid w:val="00512B6B"/>
    <w:rsid w:val="00514795"/>
    <w:rsid w:val="005166F8"/>
    <w:rsid w:val="0051793D"/>
    <w:rsid w:val="005227D0"/>
    <w:rsid w:val="00523680"/>
    <w:rsid w:val="00524ED2"/>
    <w:rsid w:val="0052514A"/>
    <w:rsid w:val="00526715"/>
    <w:rsid w:val="0053135E"/>
    <w:rsid w:val="0053508D"/>
    <w:rsid w:val="00535FDA"/>
    <w:rsid w:val="005360D7"/>
    <w:rsid w:val="005404C8"/>
    <w:rsid w:val="005405B3"/>
    <w:rsid w:val="00542708"/>
    <w:rsid w:val="005436E3"/>
    <w:rsid w:val="005462FC"/>
    <w:rsid w:val="00551B09"/>
    <w:rsid w:val="00552635"/>
    <w:rsid w:val="0055394B"/>
    <w:rsid w:val="005550BE"/>
    <w:rsid w:val="005561DF"/>
    <w:rsid w:val="0056232E"/>
    <w:rsid w:val="00563754"/>
    <w:rsid w:val="00575257"/>
    <w:rsid w:val="00576AAA"/>
    <w:rsid w:val="00577080"/>
    <w:rsid w:val="00580436"/>
    <w:rsid w:val="00582397"/>
    <w:rsid w:val="00582D87"/>
    <w:rsid w:val="005873B2"/>
    <w:rsid w:val="005940E2"/>
    <w:rsid w:val="0059644F"/>
    <w:rsid w:val="005965F1"/>
    <w:rsid w:val="005A219F"/>
    <w:rsid w:val="005A5E04"/>
    <w:rsid w:val="005B01DE"/>
    <w:rsid w:val="005B0BE2"/>
    <w:rsid w:val="005B2AA7"/>
    <w:rsid w:val="005B40EC"/>
    <w:rsid w:val="005B5A3E"/>
    <w:rsid w:val="005B7560"/>
    <w:rsid w:val="005B7578"/>
    <w:rsid w:val="005B7E47"/>
    <w:rsid w:val="005B7F70"/>
    <w:rsid w:val="005C00B3"/>
    <w:rsid w:val="005C4B25"/>
    <w:rsid w:val="005C5074"/>
    <w:rsid w:val="005C62B2"/>
    <w:rsid w:val="005C6557"/>
    <w:rsid w:val="005D566E"/>
    <w:rsid w:val="005D71DB"/>
    <w:rsid w:val="005D7EE9"/>
    <w:rsid w:val="005E4C9B"/>
    <w:rsid w:val="005F03F4"/>
    <w:rsid w:val="005F0A52"/>
    <w:rsid w:val="005F0F54"/>
    <w:rsid w:val="005F17CB"/>
    <w:rsid w:val="005F1FED"/>
    <w:rsid w:val="005F575A"/>
    <w:rsid w:val="006003EC"/>
    <w:rsid w:val="00600B22"/>
    <w:rsid w:val="00602B45"/>
    <w:rsid w:val="0060357D"/>
    <w:rsid w:val="00604CD7"/>
    <w:rsid w:val="006073CF"/>
    <w:rsid w:val="006115A1"/>
    <w:rsid w:val="00615C8A"/>
    <w:rsid w:val="00624B71"/>
    <w:rsid w:val="00635F9B"/>
    <w:rsid w:val="0063700E"/>
    <w:rsid w:val="00637029"/>
    <w:rsid w:val="00640259"/>
    <w:rsid w:val="00640AD5"/>
    <w:rsid w:val="00642A22"/>
    <w:rsid w:val="006437F3"/>
    <w:rsid w:val="00645341"/>
    <w:rsid w:val="00646B60"/>
    <w:rsid w:val="006475EB"/>
    <w:rsid w:val="00651CB6"/>
    <w:rsid w:val="006527E0"/>
    <w:rsid w:val="0065733D"/>
    <w:rsid w:val="00657565"/>
    <w:rsid w:val="006576C4"/>
    <w:rsid w:val="00660199"/>
    <w:rsid w:val="00660836"/>
    <w:rsid w:val="00660846"/>
    <w:rsid w:val="00660C84"/>
    <w:rsid w:val="00660FB9"/>
    <w:rsid w:val="00661BA5"/>
    <w:rsid w:val="00661DE4"/>
    <w:rsid w:val="00666FFD"/>
    <w:rsid w:val="006674A2"/>
    <w:rsid w:val="00667E65"/>
    <w:rsid w:val="00670269"/>
    <w:rsid w:val="006705E2"/>
    <w:rsid w:val="00670B81"/>
    <w:rsid w:val="00673938"/>
    <w:rsid w:val="006757D1"/>
    <w:rsid w:val="0067738A"/>
    <w:rsid w:val="006816CC"/>
    <w:rsid w:val="00683016"/>
    <w:rsid w:val="00685678"/>
    <w:rsid w:val="006871B5"/>
    <w:rsid w:val="0068764A"/>
    <w:rsid w:val="00694A7F"/>
    <w:rsid w:val="00697119"/>
    <w:rsid w:val="006A1ED8"/>
    <w:rsid w:val="006A3AB1"/>
    <w:rsid w:val="006A505B"/>
    <w:rsid w:val="006A7F3E"/>
    <w:rsid w:val="006B15A3"/>
    <w:rsid w:val="006B2955"/>
    <w:rsid w:val="006B5C3B"/>
    <w:rsid w:val="006B6975"/>
    <w:rsid w:val="006B7576"/>
    <w:rsid w:val="006C36E9"/>
    <w:rsid w:val="006C4303"/>
    <w:rsid w:val="006C4E85"/>
    <w:rsid w:val="006C5BCA"/>
    <w:rsid w:val="006C6F07"/>
    <w:rsid w:val="006C7AF4"/>
    <w:rsid w:val="006D0A3B"/>
    <w:rsid w:val="006D1C2C"/>
    <w:rsid w:val="006D25AE"/>
    <w:rsid w:val="006D64FF"/>
    <w:rsid w:val="006D66C5"/>
    <w:rsid w:val="006D7DD5"/>
    <w:rsid w:val="006E00F0"/>
    <w:rsid w:val="006E13D3"/>
    <w:rsid w:val="006E1DD1"/>
    <w:rsid w:val="006E2630"/>
    <w:rsid w:val="006E339D"/>
    <w:rsid w:val="006E52E2"/>
    <w:rsid w:val="006E5D77"/>
    <w:rsid w:val="006E7B77"/>
    <w:rsid w:val="006E7FDD"/>
    <w:rsid w:val="006F04C6"/>
    <w:rsid w:val="006F07E7"/>
    <w:rsid w:val="006F1355"/>
    <w:rsid w:val="006F1412"/>
    <w:rsid w:val="006F434F"/>
    <w:rsid w:val="006F4507"/>
    <w:rsid w:val="006F4FFB"/>
    <w:rsid w:val="006F51DF"/>
    <w:rsid w:val="006F5CB5"/>
    <w:rsid w:val="0071228E"/>
    <w:rsid w:val="007127A0"/>
    <w:rsid w:val="007141F7"/>
    <w:rsid w:val="007173C5"/>
    <w:rsid w:val="007177A6"/>
    <w:rsid w:val="0072136B"/>
    <w:rsid w:val="007237A5"/>
    <w:rsid w:val="00731DDC"/>
    <w:rsid w:val="00732A77"/>
    <w:rsid w:val="00733E63"/>
    <w:rsid w:val="0073571F"/>
    <w:rsid w:val="007357AD"/>
    <w:rsid w:val="00737356"/>
    <w:rsid w:val="00737D59"/>
    <w:rsid w:val="007404A4"/>
    <w:rsid w:val="00740A86"/>
    <w:rsid w:val="00744CC2"/>
    <w:rsid w:val="0074597E"/>
    <w:rsid w:val="007537D1"/>
    <w:rsid w:val="007600F8"/>
    <w:rsid w:val="00761EAF"/>
    <w:rsid w:val="00762049"/>
    <w:rsid w:val="00772855"/>
    <w:rsid w:val="0077506E"/>
    <w:rsid w:val="00776E17"/>
    <w:rsid w:val="00780829"/>
    <w:rsid w:val="0078488D"/>
    <w:rsid w:val="007850DA"/>
    <w:rsid w:val="00786AE6"/>
    <w:rsid w:val="00786FB7"/>
    <w:rsid w:val="00787F1B"/>
    <w:rsid w:val="00787F90"/>
    <w:rsid w:val="00792C41"/>
    <w:rsid w:val="007960F0"/>
    <w:rsid w:val="007976EE"/>
    <w:rsid w:val="007978BD"/>
    <w:rsid w:val="00797B59"/>
    <w:rsid w:val="007A49CC"/>
    <w:rsid w:val="007A65E9"/>
    <w:rsid w:val="007A79DA"/>
    <w:rsid w:val="007B01E8"/>
    <w:rsid w:val="007B1247"/>
    <w:rsid w:val="007B2448"/>
    <w:rsid w:val="007B6731"/>
    <w:rsid w:val="007B7AFC"/>
    <w:rsid w:val="007C2179"/>
    <w:rsid w:val="007C44F8"/>
    <w:rsid w:val="007C4C14"/>
    <w:rsid w:val="007C570E"/>
    <w:rsid w:val="007C688A"/>
    <w:rsid w:val="007D0363"/>
    <w:rsid w:val="007D29A0"/>
    <w:rsid w:val="007D3685"/>
    <w:rsid w:val="007D3E34"/>
    <w:rsid w:val="007D4FB4"/>
    <w:rsid w:val="007D4FFD"/>
    <w:rsid w:val="007D65C7"/>
    <w:rsid w:val="007D670A"/>
    <w:rsid w:val="007E0ED2"/>
    <w:rsid w:val="007E3504"/>
    <w:rsid w:val="007E450D"/>
    <w:rsid w:val="007E5EF2"/>
    <w:rsid w:val="007E6196"/>
    <w:rsid w:val="007E62B5"/>
    <w:rsid w:val="007F1FF7"/>
    <w:rsid w:val="007F22FA"/>
    <w:rsid w:val="007F2D8C"/>
    <w:rsid w:val="007F2E25"/>
    <w:rsid w:val="007F2F53"/>
    <w:rsid w:val="007F38A3"/>
    <w:rsid w:val="007F4DF4"/>
    <w:rsid w:val="007F592F"/>
    <w:rsid w:val="007F681C"/>
    <w:rsid w:val="00803262"/>
    <w:rsid w:val="00807AC1"/>
    <w:rsid w:val="00807F14"/>
    <w:rsid w:val="00814B39"/>
    <w:rsid w:val="00815E54"/>
    <w:rsid w:val="008169EA"/>
    <w:rsid w:val="00817A32"/>
    <w:rsid w:val="00817BB9"/>
    <w:rsid w:val="008210F7"/>
    <w:rsid w:val="00821532"/>
    <w:rsid w:val="00830821"/>
    <w:rsid w:val="00831363"/>
    <w:rsid w:val="0083571D"/>
    <w:rsid w:val="00836715"/>
    <w:rsid w:val="00836E5B"/>
    <w:rsid w:val="0084045B"/>
    <w:rsid w:val="00840C11"/>
    <w:rsid w:val="00840E2E"/>
    <w:rsid w:val="008411F0"/>
    <w:rsid w:val="00847DE2"/>
    <w:rsid w:val="00850C53"/>
    <w:rsid w:val="00853203"/>
    <w:rsid w:val="00853EC9"/>
    <w:rsid w:val="0085448A"/>
    <w:rsid w:val="00856D84"/>
    <w:rsid w:val="00860364"/>
    <w:rsid w:val="00861489"/>
    <w:rsid w:val="0086586C"/>
    <w:rsid w:val="008666B6"/>
    <w:rsid w:val="0087164C"/>
    <w:rsid w:val="00872E1B"/>
    <w:rsid w:val="00876D58"/>
    <w:rsid w:val="0088133B"/>
    <w:rsid w:val="00881828"/>
    <w:rsid w:val="00881851"/>
    <w:rsid w:val="0088325E"/>
    <w:rsid w:val="00883805"/>
    <w:rsid w:val="00884796"/>
    <w:rsid w:val="0088485E"/>
    <w:rsid w:val="008855F8"/>
    <w:rsid w:val="0088776F"/>
    <w:rsid w:val="00887E67"/>
    <w:rsid w:val="008940F9"/>
    <w:rsid w:val="00894733"/>
    <w:rsid w:val="00895833"/>
    <w:rsid w:val="00896B57"/>
    <w:rsid w:val="00897274"/>
    <w:rsid w:val="008A3679"/>
    <w:rsid w:val="008A44E6"/>
    <w:rsid w:val="008A4F69"/>
    <w:rsid w:val="008A6E16"/>
    <w:rsid w:val="008A7038"/>
    <w:rsid w:val="008A7541"/>
    <w:rsid w:val="008B0E2D"/>
    <w:rsid w:val="008B1C04"/>
    <w:rsid w:val="008B2089"/>
    <w:rsid w:val="008B343C"/>
    <w:rsid w:val="008B3B06"/>
    <w:rsid w:val="008C274F"/>
    <w:rsid w:val="008C3310"/>
    <w:rsid w:val="008C6CAB"/>
    <w:rsid w:val="008D1E4E"/>
    <w:rsid w:val="008D1FC8"/>
    <w:rsid w:val="008D3DC3"/>
    <w:rsid w:val="008D40B7"/>
    <w:rsid w:val="008D52F0"/>
    <w:rsid w:val="008D76DE"/>
    <w:rsid w:val="008E09CE"/>
    <w:rsid w:val="008E5B65"/>
    <w:rsid w:val="008E6B41"/>
    <w:rsid w:val="008E7237"/>
    <w:rsid w:val="008E7EA6"/>
    <w:rsid w:val="008F0993"/>
    <w:rsid w:val="008F5D0D"/>
    <w:rsid w:val="008F6A5C"/>
    <w:rsid w:val="008F6B4A"/>
    <w:rsid w:val="008F7060"/>
    <w:rsid w:val="009014EC"/>
    <w:rsid w:val="00902DE8"/>
    <w:rsid w:val="0090385B"/>
    <w:rsid w:val="00905463"/>
    <w:rsid w:val="009078AA"/>
    <w:rsid w:val="00910525"/>
    <w:rsid w:val="009122E4"/>
    <w:rsid w:val="00912F36"/>
    <w:rsid w:val="0091422A"/>
    <w:rsid w:val="00915112"/>
    <w:rsid w:val="009155F7"/>
    <w:rsid w:val="009166E9"/>
    <w:rsid w:val="00916A62"/>
    <w:rsid w:val="009173FA"/>
    <w:rsid w:val="009212A1"/>
    <w:rsid w:val="00921AE6"/>
    <w:rsid w:val="00921E04"/>
    <w:rsid w:val="00923FF1"/>
    <w:rsid w:val="00927132"/>
    <w:rsid w:val="0092761A"/>
    <w:rsid w:val="00931CA4"/>
    <w:rsid w:val="00933F98"/>
    <w:rsid w:val="00935162"/>
    <w:rsid w:val="00941B8F"/>
    <w:rsid w:val="009421E8"/>
    <w:rsid w:val="00943139"/>
    <w:rsid w:val="00943714"/>
    <w:rsid w:val="00943B42"/>
    <w:rsid w:val="00944077"/>
    <w:rsid w:val="00944C31"/>
    <w:rsid w:val="009457CF"/>
    <w:rsid w:val="00945B58"/>
    <w:rsid w:val="009464D3"/>
    <w:rsid w:val="00947D63"/>
    <w:rsid w:val="00950786"/>
    <w:rsid w:val="00951920"/>
    <w:rsid w:val="00951BA6"/>
    <w:rsid w:val="00951DAF"/>
    <w:rsid w:val="009538F9"/>
    <w:rsid w:val="00953AF1"/>
    <w:rsid w:val="0095540C"/>
    <w:rsid w:val="009561D9"/>
    <w:rsid w:val="009563D3"/>
    <w:rsid w:val="00957C64"/>
    <w:rsid w:val="00966AAC"/>
    <w:rsid w:val="00967809"/>
    <w:rsid w:val="00970584"/>
    <w:rsid w:val="009743CE"/>
    <w:rsid w:val="00974E3D"/>
    <w:rsid w:val="00977B0C"/>
    <w:rsid w:val="00980765"/>
    <w:rsid w:val="00984728"/>
    <w:rsid w:val="00986BD1"/>
    <w:rsid w:val="00992171"/>
    <w:rsid w:val="00997610"/>
    <w:rsid w:val="009A02B7"/>
    <w:rsid w:val="009A1747"/>
    <w:rsid w:val="009B03CF"/>
    <w:rsid w:val="009B37E2"/>
    <w:rsid w:val="009C02DD"/>
    <w:rsid w:val="009C13F0"/>
    <w:rsid w:val="009D1391"/>
    <w:rsid w:val="009D67EE"/>
    <w:rsid w:val="009D7455"/>
    <w:rsid w:val="009E2095"/>
    <w:rsid w:val="009E3BC9"/>
    <w:rsid w:val="009F02D0"/>
    <w:rsid w:val="009F0BC8"/>
    <w:rsid w:val="009F296D"/>
    <w:rsid w:val="009F2D31"/>
    <w:rsid w:val="009F41B4"/>
    <w:rsid w:val="009F4B88"/>
    <w:rsid w:val="009F50C7"/>
    <w:rsid w:val="009F57C9"/>
    <w:rsid w:val="009F5928"/>
    <w:rsid w:val="00A00D6C"/>
    <w:rsid w:val="00A03389"/>
    <w:rsid w:val="00A0402F"/>
    <w:rsid w:val="00A04260"/>
    <w:rsid w:val="00A055E1"/>
    <w:rsid w:val="00A06DAB"/>
    <w:rsid w:val="00A07853"/>
    <w:rsid w:val="00A112E7"/>
    <w:rsid w:val="00A13EB4"/>
    <w:rsid w:val="00A16AD5"/>
    <w:rsid w:val="00A2020C"/>
    <w:rsid w:val="00A204E5"/>
    <w:rsid w:val="00A21731"/>
    <w:rsid w:val="00A21AB8"/>
    <w:rsid w:val="00A22853"/>
    <w:rsid w:val="00A2431F"/>
    <w:rsid w:val="00A263B1"/>
    <w:rsid w:val="00A2684D"/>
    <w:rsid w:val="00A26C0A"/>
    <w:rsid w:val="00A30136"/>
    <w:rsid w:val="00A30EDC"/>
    <w:rsid w:val="00A35A32"/>
    <w:rsid w:val="00A4259B"/>
    <w:rsid w:val="00A4535C"/>
    <w:rsid w:val="00A46FA2"/>
    <w:rsid w:val="00A528BE"/>
    <w:rsid w:val="00A53B86"/>
    <w:rsid w:val="00A53BA1"/>
    <w:rsid w:val="00A5512F"/>
    <w:rsid w:val="00A5641E"/>
    <w:rsid w:val="00A56779"/>
    <w:rsid w:val="00A56CF6"/>
    <w:rsid w:val="00A62B3B"/>
    <w:rsid w:val="00A62EE8"/>
    <w:rsid w:val="00A63D13"/>
    <w:rsid w:val="00A676CB"/>
    <w:rsid w:val="00A70443"/>
    <w:rsid w:val="00A733A9"/>
    <w:rsid w:val="00A757AD"/>
    <w:rsid w:val="00A7690F"/>
    <w:rsid w:val="00A77E78"/>
    <w:rsid w:val="00A80DD2"/>
    <w:rsid w:val="00A818A4"/>
    <w:rsid w:val="00A85B65"/>
    <w:rsid w:val="00A87E1A"/>
    <w:rsid w:val="00A926E9"/>
    <w:rsid w:val="00A93F8D"/>
    <w:rsid w:val="00A94451"/>
    <w:rsid w:val="00AA0346"/>
    <w:rsid w:val="00AA0A6B"/>
    <w:rsid w:val="00AA1817"/>
    <w:rsid w:val="00AA2452"/>
    <w:rsid w:val="00AA4395"/>
    <w:rsid w:val="00AA6C52"/>
    <w:rsid w:val="00AA79C8"/>
    <w:rsid w:val="00AB4E5E"/>
    <w:rsid w:val="00AB4E78"/>
    <w:rsid w:val="00AB53F5"/>
    <w:rsid w:val="00AB7D3C"/>
    <w:rsid w:val="00AC302E"/>
    <w:rsid w:val="00AC423F"/>
    <w:rsid w:val="00AC504E"/>
    <w:rsid w:val="00AC6287"/>
    <w:rsid w:val="00AC6F0D"/>
    <w:rsid w:val="00AD42F3"/>
    <w:rsid w:val="00AD5436"/>
    <w:rsid w:val="00AD5515"/>
    <w:rsid w:val="00AD7948"/>
    <w:rsid w:val="00AE1752"/>
    <w:rsid w:val="00AE1902"/>
    <w:rsid w:val="00AE3A67"/>
    <w:rsid w:val="00AE71FE"/>
    <w:rsid w:val="00AE7CD7"/>
    <w:rsid w:val="00AF2484"/>
    <w:rsid w:val="00AF37F9"/>
    <w:rsid w:val="00AF5B10"/>
    <w:rsid w:val="00AF6FEA"/>
    <w:rsid w:val="00AF776D"/>
    <w:rsid w:val="00B01D51"/>
    <w:rsid w:val="00B04696"/>
    <w:rsid w:val="00B06105"/>
    <w:rsid w:val="00B06FE5"/>
    <w:rsid w:val="00B10E67"/>
    <w:rsid w:val="00B1116A"/>
    <w:rsid w:val="00B140D5"/>
    <w:rsid w:val="00B14FB7"/>
    <w:rsid w:val="00B15118"/>
    <w:rsid w:val="00B1764D"/>
    <w:rsid w:val="00B17FC7"/>
    <w:rsid w:val="00B21D7E"/>
    <w:rsid w:val="00B23C38"/>
    <w:rsid w:val="00B25C52"/>
    <w:rsid w:val="00B261A3"/>
    <w:rsid w:val="00B263B4"/>
    <w:rsid w:val="00B30AB8"/>
    <w:rsid w:val="00B359E7"/>
    <w:rsid w:val="00B36C60"/>
    <w:rsid w:val="00B36E6D"/>
    <w:rsid w:val="00B374CD"/>
    <w:rsid w:val="00B42F08"/>
    <w:rsid w:val="00B43F19"/>
    <w:rsid w:val="00B45704"/>
    <w:rsid w:val="00B45C01"/>
    <w:rsid w:val="00B45F2F"/>
    <w:rsid w:val="00B520BE"/>
    <w:rsid w:val="00B537BB"/>
    <w:rsid w:val="00B53DCC"/>
    <w:rsid w:val="00B53E1C"/>
    <w:rsid w:val="00B54096"/>
    <w:rsid w:val="00B56922"/>
    <w:rsid w:val="00B56AA7"/>
    <w:rsid w:val="00B57302"/>
    <w:rsid w:val="00B60EEE"/>
    <w:rsid w:val="00B6135B"/>
    <w:rsid w:val="00B62373"/>
    <w:rsid w:val="00B65AA6"/>
    <w:rsid w:val="00B65C86"/>
    <w:rsid w:val="00B67EB4"/>
    <w:rsid w:val="00B71A3C"/>
    <w:rsid w:val="00B71F54"/>
    <w:rsid w:val="00B725B1"/>
    <w:rsid w:val="00B73D73"/>
    <w:rsid w:val="00B80538"/>
    <w:rsid w:val="00B805B1"/>
    <w:rsid w:val="00B80FA2"/>
    <w:rsid w:val="00B81E17"/>
    <w:rsid w:val="00B83611"/>
    <w:rsid w:val="00B85AE2"/>
    <w:rsid w:val="00B93B91"/>
    <w:rsid w:val="00B94E2C"/>
    <w:rsid w:val="00B953E1"/>
    <w:rsid w:val="00B966BE"/>
    <w:rsid w:val="00BA0719"/>
    <w:rsid w:val="00BA11D6"/>
    <w:rsid w:val="00BA3286"/>
    <w:rsid w:val="00BA3FB4"/>
    <w:rsid w:val="00BA5A4E"/>
    <w:rsid w:val="00BA6FF7"/>
    <w:rsid w:val="00BB2E7F"/>
    <w:rsid w:val="00BB38AC"/>
    <w:rsid w:val="00BB4987"/>
    <w:rsid w:val="00BC031B"/>
    <w:rsid w:val="00BC1706"/>
    <w:rsid w:val="00BC1CB6"/>
    <w:rsid w:val="00BC44EB"/>
    <w:rsid w:val="00BC4513"/>
    <w:rsid w:val="00BC5D00"/>
    <w:rsid w:val="00BD09BC"/>
    <w:rsid w:val="00BD19DD"/>
    <w:rsid w:val="00BD6B2C"/>
    <w:rsid w:val="00BD6B98"/>
    <w:rsid w:val="00BD7569"/>
    <w:rsid w:val="00BE13DF"/>
    <w:rsid w:val="00BE6594"/>
    <w:rsid w:val="00BF5338"/>
    <w:rsid w:val="00BF7299"/>
    <w:rsid w:val="00C0122D"/>
    <w:rsid w:val="00C02E15"/>
    <w:rsid w:val="00C03273"/>
    <w:rsid w:val="00C037A1"/>
    <w:rsid w:val="00C04C62"/>
    <w:rsid w:val="00C066D5"/>
    <w:rsid w:val="00C0673A"/>
    <w:rsid w:val="00C070FD"/>
    <w:rsid w:val="00C10CCF"/>
    <w:rsid w:val="00C14CEB"/>
    <w:rsid w:val="00C150E2"/>
    <w:rsid w:val="00C16126"/>
    <w:rsid w:val="00C24D57"/>
    <w:rsid w:val="00C2734E"/>
    <w:rsid w:val="00C3095C"/>
    <w:rsid w:val="00C31775"/>
    <w:rsid w:val="00C32131"/>
    <w:rsid w:val="00C338A9"/>
    <w:rsid w:val="00C343BB"/>
    <w:rsid w:val="00C35779"/>
    <w:rsid w:val="00C3604A"/>
    <w:rsid w:val="00C375E1"/>
    <w:rsid w:val="00C3787C"/>
    <w:rsid w:val="00C40AEE"/>
    <w:rsid w:val="00C41681"/>
    <w:rsid w:val="00C44A42"/>
    <w:rsid w:val="00C4595F"/>
    <w:rsid w:val="00C50594"/>
    <w:rsid w:val="00C509CD"/>
    <w:rsid w:val="00C50CB0"/>
    <w:rsid w:val="00C50E49"/>
    <w:rsid w:val="00C50E53"/>
    <w:rsid w:val="00C54522"/>
    <w:rsid w:val="00C54B3A"/>
    <w:rsid w:val="00C60D71"/>
    <w:rsid w:val="00C61A8F"/>
    <w:rsid w:val="00C65ECA"/>
    <w:rsid w:val="00C673B2"/>
    <w:rsid w:val="00C7670C"/>
    <w:rsid w:val="00C7706B"/>
    <w:rsid w:val="00C7768B"/>
    <w:rsid w:val="00C801D7"/>
    <w:rsid w:val="00C807E7"/>
    <w:rsid w:val="00C8552A"/>
    <w:rsid w:val="00C9075C"/>
    <w:rsid w:val="00C90E42"/>
    <w:rsid w:val="00C949DB"/>
    <w:rsid w:val="00C94AC6"/>
    <w:rsid w:val="00C94C02"/>
    <w:rsid w:val="00CA08B0"/>
    <w:rsid w:val="00CA0B79"/>
    <w:rsid w:val="00CA1FD0"/>
    <w:rsid w:val="00CA2AC3"/>
    <w:rsid w:val="00CA2C26"/>
    <w:rsid w:val="00CA4AE9"/>
    <w:rsid w:val="00CA5245"/>
    <w:rsid w:val="00CB0080"/>
    <w:rsid w:val="00CB5CBA"/>
    <w:rsid w:val="00CB6130"/>
    <w:rsid w:val="00CB6C55"/>
    <w:rsid w:val="00CC0C0D"/>
    <w:rsid w:val="00CC4707"/>
    <w:rsid w:val="00CD508D"/>
    <w:rsid w:val="00CD627C"/>
    <w:rsid w:val="00CD6599"/>
    <w:rsid w:val="00CD7992"/>
    <w:rsid w:val="00CE2092"/>
    <w:rsid w:val="00CE5116"/>
    <w:rsid w:val="00CE5E31"/>
    <w:rsid w:val="00CE7E3C"/>
    <w:rsid w:val="00CE7F6E"/>
    <w:rsid w:val="00CF1451"/>
    <w:rsid w:val="00CF3A43"/>
    <w:rsid w:val="00D00ABF"/>
    <w:rsid w:val="00D017A1"/>
    <w:rsid w:val="00D0232E"/>
    <w:rsid w:val="00D02D1D"/>
    <w:rsid w:val="00D04636"/>
    <w:rsid w:val="00D04ADB"/>
    <w:rsid w:val="00D072D5"/>
    <w:rsid w:val="00D075D0"/>
    <w:rsid w:val="00D109E9"/>
    <w:rsid w:val="00D11372"/>
    <w:rsid w:val="00D126CD"/>
    <w:rsid w:val="00D14A48"/>
    <w:rsid w:val="00D15B6A"/>
    <w:rsid w:val="00D162FC"/>
    <w:rsid w:val="00D20FE0"/>
    <w:rsid w:val="00D21722"/>
    <w:rsid w:val="00D2246E"/>
    <w:rsid w:val="00D2254B"/>
    <w:rsid w:val="00D240F6"/>
    <w:rsid w:val="00D25859"/>
    <w:rsid w:val="00D26545"/>
    <w:rsid w:val="00D335FF"/>
    <w:rsid w:val="00D33648"/>
    <w:rsid w:val="00D35041"/>
    <w:rsid w:val="00D35AEE"/>
    <w:rsid w:val="00D4215E"/>
    <w:rsid w:val="00D44F58"/>
    <w:rsid w:val="00D51783"/>
    <w:rsid w:val="00D521ED"/>
    <w:rsid w:val="00D5356E"/>
    <w:rsid w:val="00D542FD"/>
    <w:rsid w:val="00D550ED"/>
    <w:rsid w:val="00D5653E"/>
    <w:rsid w:val="00D57D99"/>
    <w:rsid w:val="00D6084C"/>
    <w:rsid w:val="00D61D05"/>
    <w:rsid w:val="00D631EC"/>
    <w:rsid w:val="00D6597A"/>
    <w:rsid w:val="00D66311"/>
    <w:rsid w:val="00D705B4"/>
    <w:rsid w:val="00D71F87"/>
    <w:rsid w:val="00D7222E"/>
    <w:rsid w:val="00D72800"/>
    <w:rsid w:val="00D743EA"/>
    <w:rsid w:val="00D744CA"/>
    <w:rsid w:val="00D75E0A"/>
    <w:rsid w:val="00D76AB9"/>
    <w:rsid w:val="00D772B7"/>
    <w:rsid w:val="00D7755D"/>
    <w:rsid w:val="00D8225B"/>
    <w:rsid w:val="00D83032"/>
    <w:rsid w:val="00D83FF6"/>
    <w:rsid w:val="00D84EE0"/>
    <w:rsid w:val="00D86B80"/>
    <w:rsid w:val="00D87058"/>
    <w:rsid w:val="00D879BF"/>
    <w:rsid w:val="00D95AC8"/>
    <w:rsid w:val="00D97AAA"/>
    <w:rsid w:val="00DA3692"/>
    <w:rsid w:val="00DA5212"/>
    <w:rsid w:val="00DA583B"/>
    <w:rsid w:val="00DB2750"/>
    <w:rsid w:val="00DB3C21"/>
    <w:rsid w:val="00DB4802"/>
    <w:rsid w:val="00DB7A2B"/>
    <w:rsid w:val="00DC4119"/>
    <w:rsid w:val="00DC7068"/>
    <w:rsid w:val="00DC75AC"/>
    <w:rsid w:val="00DC7BC8"/>
    <w:rsid w:val="00DD1040"/>
    <w:rsid w:val="00DD11E3"/>
    <w:rsid w:val="00DD5B52"/>
    <w:rsid w:val="00DD603D"/>
    <w:rsid w:val="00DE23DB"/>
    <w:rsid w:val="00DE3780"/>
    <w:rsid w:val="00DF2CE6"/>
    <w:rsid w:val="00E019E3"/>
    <w:rsid w:val="00E044B6"/>
    <w:rsid w:val="00E05001"/>
    <w:rsid w:val="00E059C1"/>
    <w:rsid w:val="00E05A03"/>
    <w:rsid w:val="00E06FDD"/>
    <w:rsid w:val="00E12F52"/>
    <w:rsid w:val="00E13E28"/>
    <w:rsid w:val="00E15FB2"/>
    <w:rsid w:val="00E17576"/>
    <w:rsid w:val="00E2428A"/>
    <w:rsid w:val="00E35D30"/>
    <w:rsid w:val="00E3721E"/>
    <w:rsid w:val="00E418B9"/>
    <w:rsid w:val="00E41A5A"/>
    <w:rsid w:val="00E47871"/>
    <w:rsid w:val="00E47BD3"/>
    <w:rsid w:val="00E534A1"/>
    <w:rsid w:val="00E53569"/>
    <w:rsid w:val="00E54A57"/>
    <w:rsid w:val="00E54AE5"/>
    <w:rsid w:val="00E56404"/>
    <w:rsid w:val="00E6188F"/>
    <w:rsid w:val="00E631FA"/>
    <w:rsid w:val="00E64110"/>
    <w:rsid w:val="00E65247"/>
    <w:rsid w:val="00E74E4A"/>
    <w:rsid w:val="00E77215"/>
    <w:rsid w:val="00E8011E"/>
    <w:rsid w:val="00E81ED9"/>
    <w:rsid w:val="00E8349A"/>
    <w:rsid w:val="00E849BD"/>
    <w:rsid w:val="00E85018"/>
    <w:rsid w:val="00E8550E"/>
    <w:rsid w:val="00E909C2"/>
    <w:rsid w:val="00E90E79"/>
    <w:rsid w:val="00E92B3B"/>
    <w:rsid w:val="00E94193"/>
    <w:rsid w:val="00E95A5C"/>
    <w:rsid w:val="00E95EEC"/>
    <w:rsid w:val="00E97ED5"/>
    <w:rsid w:val="00EA3F42"/>
    <w:rsid w:val="00EA4B26"/>
    <w:rsid w:val="00EA4DCF"/>
    <w:rsid w:val="00EA77F3"/>
    <w:rsid w:val="00EB0D98"/>
    <w:rsid w:val="00EB165E"/>
    <w:rsid w:val="00EB2243"/>
    <w:rsid w:val="00EB45DA"/>
    <w:rsid w:val="00EB589B"/>
    <w:rsid w:val="00EB5D83"/>
    <w:rsid w:val="00EC1296"/>
    <w:rsid w:val="00EC3397"/>
    <w:rsid w:val="00EC410B"/>
    <w:rsid w:val="00ED24FE"/>
    <w:rsid w:val="00ED391C"/>
    <w:rsid w:val="00ED3F6E"/>
    <w:rsid w:val="00ED6AD2"/>
    <w:rsid w:val="00EE0049"/>
    <w:rsid w:val="00EE3E73"/>
    <w:rsid w:val="00EE4A00"/>
    <w:rsid w:val="00EE6FBA"/>
    <w:rsid w:val="00EF01CB"/>
    <w:rsid w:val="00EF092B"/>
    <w:rsid w:val="00EF1527"/>
    <w:rsid w:val="00EF223A"/>
    <w:rsid w:val="00EF4172"/>
    <w:rsid w:val="00EF49A4"/>
    <w:rsid w:val="00EF50AC"/>
    <w:rsid w:val="00EF70D3"/>
    <w:rsid w:val="00F005AD"/>
    <w:rsid w:val="00F00DAE"/>
    <w:rsid w:val="00F022DD"/>
    <w:rsid w:val="00F024FC"/>
    <w:rsid w:val="00F02850"/>
    <w:rsid w:val="00F047BE"/>
    <w:rsid w:val="00F11A81"/>
    <w:rsid w:val="00F11F65"/>
    <w:rsid w:val="00F12B4D"/>
    <w:rsid w:val="00F14313"/>
    <w:rsid w:val="00F20A2B"/>
    <w:rsid w:val="00F24D7A"/>
    <w:rsid w:val="00F27EEE"/>
    <w:rsid w:val="00F37FDB"/>
    <w:rsid w:val="00F406B3"/>
    <w:rsid w:val="00F42A81"/>
    <w:rsid w:val="00F43774"/>
    <w:rsid w:val="00F462DF"/>
    <w:rsid w:val="00F61DAB"/>
    <w:rsid w:val="00F62157"/>
    <w:rsid w:val="00F623E9"/>
    <w:rsid w:val="00F62590"/>
    <w:rsid w:val="00F62C68"/>
    <w:rsid w:val="00F64AD9"/>
    <w:rsid w:val="00F66301"/>
    <w:rsid w:val="00F716A2"/>
    <w:rsid w:val="00F72767"/>
    <w:rsid w:val="00F77212"/>
    <w:rsid w:val="00F830D0"/>
    <w:rsid w:val="00F83BD7"/>
    <w:rsid w:val="00F84112"/>
    <w:rsid w:val="00F848C8"/>
    <w:rsid w:val="00F85717"/>
    <w:rsid w:val="00F86311"/>
    <w:rsid w:val="00F8741B"/>
    <w:rsid w:val="00F91E5C"/>
    <w:rsid w:val="00F9774A"/>
    <w:rsid w:val="00FA090E"/>
    <w:rsid w:val="00FA2D5E"/>
    <w:rsid w:val="00FA2E5B"/>
    <w:rsid w:val="00FA31FD"/>
    <w:rsid w:val="00FB16BD"/>
    <w:rsid w:val="00FB34E8"/>
    <w:rsid w:val="00FB5287"/>
    <w:rsid w:val="00FC31A0"/>
    <w:rsid w:val="00FD0D00"/>
    <w:rsid w:val="00FD6734"/>
    <w:rsid w:val="00FD731A"/>
    <w:rsid w:val="00FD747C"/>
    <w:rsid w:val="00FE1D5A"/>
    <w:rsid w:val="00FE20DA"/>
    <w:rsid w:val="00FE3610"/>
    <w:rsid w:val="00FE4BE0"/>
    <w:rsid w:val="00FE5D10"/>
    <w:rsid w:val="00FF1DAF"/>
    <w:rsid w:val="00FF22B6"/>
    <w:rsid w:val="00FF4C2E"/>
    <w:rsid w:val="00FF4D06"/>
    <w:rsid w:val="2E357507"/>
    <w:rsid w:val="5E17E942"/>
    <w:rsid w:val="63007B91"/>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10F3C3"/>
  <w15:chartTrackingRefBased/>
  <w15:docId w15:val="{B3D52ACF-26E1-4B9B-AF2B-DA19C2606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A53"/>
    <w:pPr>
      <w:spacing w:before="120" w:after="120"/>
    </w:pPr>
    <w:rPr>
      <w:sz w:val="24"/>
      <w:lang w:val="en-GB"/>
    </w:rPr>
  </w:style>
  <w:style w:type="paragraph" w:styleId="Heading1">
    <w:name w:val="heading 1"/>
    <w:basedOn w:val="Normal"/>
    <w:next w:val="Normal"/>
    <w:link w:val="Heading1Char"/>
    <w:uiPriority w:val="9"/>
    <w:qFormat/>
    <w:rsid w:val="008A7038"/>
    <w:pPr>
      <w:keepNext/>
      <w:keepLines/>
      <w:spacing w:before="240" w:after="0"/>
      <w:outlineLvl w:val="0"/>
    </w:pPr>
    <w:rPr>
      <w:rFonts w:ascii="Times New Roman" w:eastAsiaTheme="majorEastAsia" w:hAnsi="Times New Roman" w:cstheme="majorBidi"/>
      <w:color w:val="1F3864" w:themeColor="accent1" w:themeShade="80"/>
      <w:sz w:val="36"/>
      <w:szCs w:val="32"/>
    </w:rPr>
  </w:style>
  <w:style w:type="paragraph" w:styleId="Heading2">
    <w:name w:val="heading 2"/>
    <w:basedOn w:val="Normal"/>
    <w:next w:val="Normal"/>
    <w:link w:val="Heading2Char"/>
    <w:uiPriority w:val="9"/>
    <w:unhideWhenUsed/>
    <w:qFormat/>
    <w:rsid w:val="008A7038"/>
    <w:pPr>
      <w:keepNext/>
      <w:keepLines/>
      <w:spacing w:before="40" w:after="0"/>
      <w:outlineLvl w:val="1"/>
    </w:pPr>
    <w:rPr>
      <w:rFonts w:ascii="Times New Roman" w:eastAsiaTheme="majorEastAsia" w:hAnsi="Times New Roman" w:cstheme="majorBidi"/>
      <w:color w:val="2F5496" w:themeColor="accent1" w:themeShade="BF"/>
      <w:sz w:val="32"/>
      <w:szCs w:val="26"/>
    </w:rPr>
  </w:style>
  <w:style w:type="paragraph" w:styleId="Heading3">
    <w:name w:val="heading 3"/>
    <w:basedOn w:val="Heading2"/>
    <w:next w:val="Normal"/>
    <w:link w:val="Heading3Char"/>
    <w:uiPriority w:val="9"/>
    <w:unhideWhenUsed/>
    <w:qFormat/>
    <w:rsid w:val="008A7038"/>
    <w:pPr>
      <w:spacing w:line="276" w:lineRule="auto"/>
      <w:outlineLvl w:val="2"/>
    </w:pPr>
    <w:rPr>
      <w:sz w:val="28"/>
      <w:szCs w:val="24"/>
    </w:rPr>
  </w:style>
  <w:style w:type="paragraph" w:styleId="Heading4">
    <w:name w:val="heading 4"/>
    <w:basedOn w:val="Normal"/>
    <w:next w:val="Normal"/>
    <w:link w:val="Heading4Char"/>
    <w:uiPriority w:val="9"/>
    <w:semiHidden/>
    <w:unhideWhenUsed/>
    <w:qFormat/>
    <w:rsid w:val="00850C5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0C5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07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75C"/>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07F14"/>
    <w:pPr>
      <w:spacing w:after="240" w:line="240" w:lineRule="auto"/>
    </w:pPr>
  </w:style>
  <w:style w:type="character" w:styleId="Hyperlink">
    <w:name w:val="Hyperlink"/>
    <w:basedOn w:val="DefaultParagraphFont"/>
    <w:uiPriority w:val="99"/>
    <w:unhideWhenUsed/>
    <w:rsid w:val="0090385B"/>
    <w:rPr>
      <w:color w:val="0563C1" w:themeColor="hyperlink"/>
      <w:u w:val="single"/>
    </w:rPr>
  </w:style>
  <w:style w:type="character" w:styleId="UnresolvedMention">
    <w:name w:val="Unresolved Mention"/>
    <w:basedOn w:val="DefaultParagraphFont"/>
    <w:uiPriority w:val="99"/>
    <w:semiHidden/>
    <w:unhideWhenUsed/>
    <w:rsid w:val="0090385B"/>
    <w:rPr>
      <w:color w:val="605E5C"/>
      <w:shd w:val="clear" w:color="auto" w:fill="E1DFDD"/>
    </w:rPr>
  </w:style>
  <w:style w:type="paragraph" w:styleId="NoSpacing">
    <w:name w:val="No Spacing"/>
    <w:link w:val="NoSpacingChar"/>
    <w:uiPriority w:val="1"/>
    <w:qFormat/>
    <w:rsid w:val="00225CE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25CEE"/>
    <w:rPr>
      <w:rFonts w:eastAsiaTheme="minorEastAsia"/>
      <w:lang w:val="en-US"/>
    </w:rPr>
  </w:style>
  <w:style w:type="character" w:customStyle="1" w:styleId="Heading1Char">
    <w:name w:val="Heading 1 Char"/>
    <w:basedOn w:val="DefaultParagraphFont"/>
    <w:link w:val="Heading1"/>
    <w:uiPriority w:val="9"/>
    <w:rsid w:val="008A7038"/>
    <w:rPr>
      <w:rFonts w:ascii="Times New Roman" w:eastAsiaTheme="majorEastAsia" w:hAnsi="Times New Roman" w:cstheme="majorBidi"/>
      <w:color w:val="1F3864" w:themeColor="accent1" w:themeShade="80"/>
      <w:sz w:val="36"/>
      <w:szCs w:val="32"/>
      <w:lang w:val="en-GB"/>
    </w:rPr>
  </w:style>
  <w:style w:type="paragraph" w:styleId="TOCHeading">
    <w:name w:val="TOC Heading"/>
    <w:basedOn w:val="Heading1"/>
    <w:next w:val="Normal"/>
    <w:uiPriority w:val="39"/>
    <w:unhideWhenUsed/>
    <w:qFormat/>
    <w:rsid w:val="00792C41"/>
    <w:pPr>
      <w:outlineLvl w:val="9"/>
    </w:pPr>
    <w:rPr>
      <w:lang w:val="en-US"/>
    </w:rPr>
  </w:style>
  <w:style w:type="paragraph" w:styleId="Subtitle">
    <w:name w:val="Subtitle"/>
    <w:aliases w:val="Figures"/>
    <w:basedOn w:val="Normal"/>
    <w:next w:val="Normal"/>
    <w:link w:val="SubtitleChar"/>
    <w:uiPriority w:val="11"/>
    <w:qFormat/>
    <w:rsid w:val="005A5E04"/>
    <w:pPr>
      <w:jc w:val="center"/>
    </w:pPr>
    <w:rPr>
      <w:sz w:val="20"/>
      <w:szCs w:val="18"/>
    </w:rPr>
  </w:style>
  <w:style w:type="character" w:customStyle="1" w:styleId="SubtitleChar">
    <w:name w:val="Subtitle Char"/>
    <w:aliases w:val="Figures Char"/>
    <w:basedOn w:val="DefaultParagraphFont"/>
    <w:link w:val="Subtitle"/>
    <w:uiPriority w:val="11"/>
    <w:rsid w:val="005A5E04"/>
    <w:rPr>
      <w:sz w:val="20"/>
      <w:szCs w:val="18"/>
      <w:lang w:val="en-GB"/>
    </w:rPr>
  </w:style>
  <w:style w:type="character" w:customStyle="1" w:styleId="Heading2Char">
    <w:name w:val="Heading 2 Char"/>
    <w:basedOn w:val="DefaultParagraphFont"/>
    <w:link w:val="Heading2"/>
    <w:uiPriority w:val="9"/>
    <w:rsid w:val="008A7038"/>
    <w:rPr>
      <w:rFonts w:ascii="Times New Roman" w:eastAsiaTheme="majorEastAsia" w:hAnsi="Times New Roman" w:cstheme="majorBidi"/>
      <w:color w:val="2F5496" w:themeColor="accent1" w:themeShade="BF"/>
      <w:sz w:val="32"/>
      <w:szCs w:val="26"/>
      <w:lang w:val="en-GB"/>
    </w:rPr>
  </w:style>
  <w:style w:type="paragraph" w:styleId="TOC1">
    <w:name w:val="toc 1"/>
    <w:basedOn w:val="Normal"/>
    <w:next w:val="Normal"/>
    <w:autoRedefine/>
    <w:uiPriority w:val="39"/>
    <w:unhideWhenUsed/>
    <w:rsid w:val="00044DA5"/>
    <w:pPr>
      <w:spacing w:after="100"/>
    </w:pPr>
  </w:style>
  <w:style w:type="paragraph" w:styleId="Header">
    <w:name w:val="header"/>
    <w:basedOn w:val="Normal"/>
    <w:link w:val="HeaderChar"/>
    <w:uiPriority w:val="99"/>
    <w:unhideWhenUsed/>
    <w:rsid w:val="00044D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A5"/>
  </w:style>
  <w:style w:type="paragraph" w:styleId="Footer">
    <w:name w:val="footer"/>
    <w:basedOn w:val="Normal"/>
    <w:link w:val="FooterChar"/>
    <w:uiPriority w:val="99"/>
    <w:unhideWhenUsed/>
    <w:rsid w:val="00044D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A5"/>
  </w:style>
  <w:style w:type="paragraph" w:styleId="TOC2">
    <w:name w:val="toc 2"/>
    <w:basedOn w:val="Normal"/>
    <w:next w:val="Normal"/>
    <w:autoRedefine/>
    <w:uiPriority w:val="39"/>
    <w:unhideWhenUsed/>
    <w:rsid w:val="007173C5"/>
    <w:pPr>
      <w:spacing w:after="100"/>
      <w:ind w:left="220"/>
    </w:pPr>
  </w:style>
  <w:style w:type="character" w:customStyle="1" w:styleId="Heading3Char">
    <w:name w:val="Heading 3 Char"/>
    <w:basedOn w:val="DefaultParagraphFont"/>
    <w:link w:val="Heading3"/>
    <w:uiPriority w:val="9"/>
    <w:rsid w:val="008A7038"/>
    <w:rPr>
      <w:rFonts w:ascii="Times New Roman" w:eastAsiaTheme="majorEastAsia" w:hAnsi="Times New Roman" w:cstheme="majorBidi"/>
      <w:color w:val="2F5496" w:themeColor="accent1" w:themeShade="BF"/>
      <w:sz w:val="28"/>
      <w:szCs w:val="24"/>
      <w:lang w:val="en-GB"/>
    </w:rPr>
  </w:style>
  <w:style w:type="character" w:customStyle="1" w:styleId="Heading4Char">
    <w:name w:val="Heading 4 Char"/>
    <w:basedOn w:val="DefaultParagraphFont"/>
    <w:link w:val="Heading4"/>
    <w:uiPriority w:val="9"/>
    <w:semiHidden/>
    <w:rsid w:val="00850C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50C53"/>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850C53"/>
    <w:pPr>
      <w:spacing w:after="100"/>
      <w:ind w:left="440"/>
    </w:pPr>
  </w:style>
  <w:style w:type="paragraph" w:styleId="TOC4">
    <w:name w:val="toc 4"/>
    <w:basedOn w:val="Normal"/>
    <w:next w:val="Normal"/>
    <w:autoRedefine/>
    <w:uiPriority w:val="39"/>
    <w:semiHidden/>
    <w:unhideWhenUsed/>
    <w:rsid w:val="00850C53"/>
    <w:pPr>
      <w:spacing w:after="100"/>
      <w:ind w:left="660"/>
    </w:pPr>
  </w:style>
  <w:style w:type="character" w:styleId="Strong">
    <w:name w:val="Strong"/>
    <w:basedOn w:val="DefaultParagraphFont"/>
    <w:uiPriority w:val="22"/>
    <w:qFormat/>
    <w:rsid w:val="00D35041"/>
    <w:rPr>
      <w:b/>
      <w:bCs/>
    </w:rPr>
  </w:style>
  <w:style w:type="paragraph" w:styleId="FootnoteText">
    <w:name w:val="footnote text"/>
    <w:basedOn w:val="Normal"/>
    <w:link w:val="FootnoteTextChar"/>
    <w:uiPriority w:val="99"/>
    <w:semiHidden/>
    <w:unhideWhenUsed/>
    <w:rsid w:val="00F848C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848C8"/>
    <w:rPr>
      <w:sz w:val="20"/>
      <w:szCs w:val="20"/>
    </w:rPr>
  </w:style>
  <w:style w:type="character" w:styleId="FootnoteReference">
    <w:name w:val="footnote reference"/>
    <w:basedOn w:val="DefaultParagraphFont"/>
    <w:uiPriority w:val="99"/>
    <w:semiHidden/>
    <w:unhideWhenUsed/>
    <w:rsid w:val="00F848C8"/>
    <w:rPr>
      <w:vertAlign w:val="superscript"/>
    </w:rPr>
  </w:style>
  <w:style w:type="paragraph" w:styleId="Caption">
    <w:name w:val="caption"/>
    <w:basedOn w:val="Normal"/>
    <w:next w:val="Normal"/>
    <w:uiPriority w:val="35"/>
    <w:unhideWhenUsed/>
    <w:qFormat/>
    <w:rsid w:val="009F57C9"/>
    <w:pPr>
      <w:spacing w:before="0" w:after="200" w:line="240" w:lineRule="auto"/>
    </w:pPr>
    <w:rPr>
      <w:i/>
      <w:iCs/>
      <w:color w:val="44546A" w:themeColor="text2"/>
      <w:sz w:val="18"/>
      <w:szCs w:val="18"/>
    </w:rPr>
  </w:style>
  <w:style w:type="paragraph" w:styleId="NormalWeb">
    <w:name w:val="Normal (Web)"/>
    <w:basedOn w:val="Normal"/>
    <w:uiPriority w:val="99"/>
    <w:unhideWhenUsed/>
    <w:rsid w:val="00ED3F6E"/>
    <w:pPr>
      <w:spacing w:before="100" w:beforeAutospacing="1" w:after="100" w:afterAutospacing="1" w:line="240" w:lineRule="auto"/>
    </w:pPr>
    <w:rPr>
      <w:rFonts w:ascii="Times New Roman" w:eastAsia="Times New Roman" w:hAnsi="Times New Roman" w:cs="Times New Roman"/>
      <w:szCs w:val="24"/>
      <w:lang w:eastAsia="en-GB"/>
    </w:rPr>
  </w:style>
  <w:style w:type="paragraph" w:styleId="HTMLPreformatted">
    <w:name w:val="HTML Preformatted"/>
    <w:basedOn w:val="Normal"/>
    <w:link w:val="HTMLPreformattedChar"/>
    <w:uiPriority w:val="99"/>
    <w:unhideWhenUsed/>
    <w:rsid w:val="00ED3F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ED3F6E"/>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ED3F6E"/>
    <w:rPr>
      <w:rFonts w:ascii="Courier New" w:eastAsia="Times New Roman" w:hAnsi="Courier New" w:cs="Courier New"/>
      <w:sz w:val="20"/>
      <w:szCs w:val="20"/>
    </w:rPr>
  </w:style>
  <w:style w:type="character" w:customStyle="1" w:styleId="hljs-function">
    <w:name w:val="hljs-function"/>
    <w:basedOn w:val="DefaultParagraphFont"/>
    <w:rsid w:val="00ED3F6E"/>
  </w:style>
  <w:style w:type="character" w:customStyle="1" w:styleId="hljs-keyword">
    <w:name w:val="hljs-keyword"/>
    <w:basedOn w:val="DefaultParagraphFont"/>
    <w:rsid w:val="00ED3F6E"/>
  </w:style>
  <w:style w:type="character" w:customStyle="1" w:styleId="hljs-builtin">
    <w:name w:val="hljs-built_in"/>
    <w:basedOn w:val="DefaultParagraphFont"/>
    <w:rsid w:val="00ED3F6E"/>
  </w:style>
  <w:style w:type="character" w:customStyle="1" w:styleId="hljs-title">
    <w:name w:val="hljs-title"/>
    <w:basedOn w:val="DefaultParagraphFont"/>
    <w:rsid w:val="00ED3F6E"/>
  </w:style>
  <w:style w:type="character" w:customStyle="1" w:styleId="hljs-params">
    <w:name w:val="hljs-params"/>
    <w:basedOn w:val="DefaultParagraphFont"/>
    <w:rsid w:val="00ED3F6E"/>
  </w:style>
  <w:style w:type="character" w:customStyle="1" w:styleId="hljs-comment">
    <w:name w:val="hljs-comment"/>
    <w:basedOn w:val="DefaultParagraphFont"/>
    <w:rsid w:val="00ED3F6E"/>
  </w:style>
  <w:style w:type="character" w:customStyle="1" w:styleId="hljs-number">
    <w:name w:val="hljs-number"/>
    <w:basedOn w:val="DefaultParagraphFont"/>
    <w:rsid w:val="00ED3F6E"/>
  </w:style>
  <w:style w:type="character" w:customStyle="1" w:styleId="hljs-string">
    <w:name w:val="hljs-string"/>
    <w:basedOn w:val="DefaultParagraphFont"/>
    <w:rsid w:val="00ED3F6E"/>
  </w:style>
  <w:style w:type="character" w:customStyle="1" w:styleId="hljs-subst">
    <w:name w:val="hljs-subst"/>
    <w:basedOn w:val="DefaultParagraphFont"/>
    <w:rsid w:val="00ED3F6E"/>
  </w:style>
  <w:style w:type="paragraph" w:styleId="ListParagraph">
    <w:name w:val="List Paragraph"/>
    <w:basedOn w:val="Normal"/>
    <w:uiPriority w:val="34"/>
    <w:qFormat/>
    <w:rsid w:val="00EF70D3"/>
    <w:pPr>
      <w:ind w:left="720"/>
      <w:contextualSpacing/>
    </w:pPr>
  </w:style>
  <w:style w:type="paragraph" w:styleId="TableofFigures">
    <w:name w:val="table of figures"/>
    <w:basedOn w:val="Normal"/>
    <w:next w:val="Normal"/>
    <w:uiPriority w:val="99"/>
    <w:unhideWhenUsed/>
    <w:rsid w:val="0072136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59474">
      <w:bodyDiv w:val="1"/>
      <w:marLeft w:val="0"/>
      <w:marRight w:val="0"/>
      <w:marTop w:val="0"/>
      <w:marBottom w:val="0"/>
      <w:divBdr>
        <w:top w:val="none" w:sz="0" w:space="0" w:color="auto"/>
        <w:left w:val="none" w:sz="0" w:space="0" w:color="auto"/>
        <w:bottom w:val="none" w:sz="0" w:space="0" w:color="auto"/>
        <w:right w:val="none" w:sz="0" w:space="0" w:color="auto"/>
      </w:divBdr>
    </w:div>
    <w:div w:id="23674892">
      <w:bodyDiv w:val="1"/>
      <w:marLeft w:val="0"/>
      <w:marRight w:val="0"/>
      <w:marTop w:val="0"/>
      <w:marBottom w:val="0"/>
      <w:divBdr>
        <w:top w:val="none" w:sz="0" w:space="0" w:color="auto"/>
        <w:left w:val="none" w:sz="0" w:space="0" w:color="auto"/>
        <w:bottom w:val="none" w:sz="0" w:space="0" w:color="auto"/>
        <w:right w:val="none" w:sz="0" w:space="0" w:color="auto"/>
      </w:divBdr>
    </w:div>
    <w:div w:id="61490241">
      <w:bodyDiv w:val="1"/>
      <w:marLeft w:val="0"/>
      <w:marRight w:val="0"/>
      <w:marTop w:val="0"/>
      <w:marBottom w:val="0"/>
      <w:divBdr>
        <w:top w:val="none" w:sz="0" w:space="0" w:color="auto"/>
        <w:left w:val="none" w:sz="0" w:space="0" w:color="auto"/>
        <w:bottom w:val="none" w:sz="0" w:space="0" w:color="auto"/>
        <w:right w:val="none" w:sz="0" w:space="0" w:color="auto"/>
      </w:divBdr>
    </w:div>
    <w:div w:id="82075941">
      <w:bodyDiv w:val="1"/>
      <w:marLeft w:val="0"/>
      <w:marRight w:val="0"/>
      <w:marTop w:val="0"/>
      <w:marBottom w:val="0"/>
      <w:divBdr>
        <w:top w:val="none" w:sz="0" w:space="0" w:color="auto"/>
        <w:left w:val="none" w:sz="0" w:space="0" w:color="auto"/>
        <w:bottom w:val="none" w:sz="0" w:space="0" w:color="auto"/>
        <w:right w:val="none" w:sz="0" w:space="0" w:color="auto"/>
      </w:divBdr>
    </w:div>
    <w:div w:id="100419121">
      <w:bodyDiv w:val="1"/>
      <w:marLeft w:val="0"/>
      <w:marRight w:val="0"/>
      <w:marTop w:val="0"/>
      <w:marBottom w:val="0"/>
      <w:divBdr>
        <w:top w:val="none" w:sz="0" w:space="0" w:color="auto"/>
        <w:left w:val="none" w:sz="0" w:space="0" w:color="auto"/>
        <w:bottom w:val="none" w:sz="0" w:space="0" w:color="auto"/>
        <w:right w:val="none" w:sz="0" w:space="0" w:color="auto"/>
      </w:divBdr>
    </w:div>
    <w:div w:id="155877063">
      <w:bodyDiv w:val="1"/>
      <w:marLeft w:val="0"/>
      <w:marRight w:val="0"/>
      <w:marTop w:val="0"/>
      <w:marBottom w:val="0"/>
      <w:divBdr>
        <w:top w:val="none" w:sz="0" w:space="0" w:color="auto"/>
        <w:left w:val="none" w:sz="0" w:space="0" w:color="auto"/>
        <w:bottom w:val="none" w:sz="0" w:space="0" w:color="auto"/>
        <w:right w:val="none" w:sz="0" w:space="0" w:color="auto"/>
      </w:divBdr>
    </w:div>
    <w:div w:id="156266604">
      <w:bodyDiv w:val="1"/>
      <w:marLeft w:val="0"/>
      <w:marRight w:val="0"/>
      <w:marTop w:val="0"/>
      <w:marBottom w:val="0"/>
      <w:divBdr>
        <w:top w:val="none" w:sz="0" w:space="0" w:color="auto"/>
        <w:left w:val="none" w:sz="0" w:space="0" w:color="auto"/>
        <w:bottom w:val="none" w:sz="0" w:space="0" w:color="auto"/>
        <w:right w:val="none" w:sz="0" w:space="0" w:color="auto"/>
      </w:divBdr>
    </w:div>
    <w:div w:id="227884885">
      <w:bodyDiv w:val="1"/>
      <w:marLeft w:val="0"/>
      <w:marRight w:val="0"/>
      <w:marTop w:val="0"/>
      <w:marBottom w:val="0"/>
      <w:divBdr>
        <w:top w:val="none" w:sz="0" w:space="0" w:color="auto"/>
        <w:left w:val="none" w:sz="0" w:space="0" w:color="auto"/>
        <w:bottom w:val="none" w:sz="0" w:space="0" w:color="auto"/>
        <w:right w:val="none" w:sz="0" w:space="0" w:color="auto"/>
      </w:divBdr>
    </w:div>
    <w:div w:id="266162837">
      <w:bodyDiv w:val="1"/>
      <w:marLeft w:val="0"/>
      <w:marRight w:val="0"/>
      <w:marTop w:val="0"/>
      <w:marBottom w:val="0"/>
      <w:divBdr>
        <w:top w:val="none" w:sz="0" w:space="0" w:color="auto"/>
        <w:left w:val="none" w:sz="0" w:space="0" w:color="auto"/>
        <w:bottom w:val="none" w:sz="0" w:space="0" w:color="auto"/>
        <w:right w:val="none" w:sz="0" w:space="0" w:color="auto"/>
      </w:divBdr>
    </w:div>
    <w:div w:id="285047316">
      <w:bodyDiv w:val="1"/>
      <w:marLeft w:val="0"/>
      <w:marRight w:val="0"/>
      <w:marTop w:val="0"/>
      <w:marBottom w:val="0"/>
      <w:divBdr>
        <w:top w:val="none" w:sz="0" w:space="0" w:color="auto"/>
        <w:left w:val="none" w:sz="0" w:space="0" w:color="auto"/>
        <w:bottom w:val="none" w:sz="0" w:space="0" w:color="auto"/>
        <w:right w:val="none" w:sz="0" w:space="0" w:color="auto"/>
      </w:divBdr>
    </w:div>
    <w:div w:id="340471797">
      <w:bodyDiv w:val="1"/>
      <w:marLeft w:val="0"/>
      <w:marRight w:val="0"/>
      <w:marTop w:val="0"/>
      <w:marBottom w:val="0"/>
      <w:divBdr>
        <w:top w:val="none" w:sz="0" w:space="0" w:color="auto"/>
        <w:left w:val="none" w:sz="0" w:space="0" w:color="auto"/>
        <w:bottom w:val="none" w:sz="0" w:space="0" w:color="auto"/>
        <w:right w:val="none" w:sz="0" w:space="0" w:color="auto"/>
      </w:divBdr>
    </w:div>
    <w:div w:id="372122368">
      <w:bodyDiv w:val="1"/>
      <w:marLeft w:val="0"/>
      <w:marRight w:val="0"/>
      <w:marTop w:val="0"/>
      <w:marBottom w:val="0"/>
      <w:divBdr>
        <w:top w:val="none" w:sz="0" w:space="0" w:color="auto"/>
        <w:left w:val="none" w:sz="0" w:space="0" w:color="auto"/>
        <w:bottom w:val="none" w:sz="0" w:space="0" w:color="auto"/>
        <w:right w:val="none" w:sz="0" w:space="0" w:color="auto"/>
      </w:divBdr>
    </w:div>
    <w:div w:id="376206238">
      <w:bodyDiv w:val="1"/>
      <w:marLeft w:val="0"/>
      <w:marRight w:val="0"/>
      <w:marTop w:val="0"/>
      <w:marBottom w:val="0"/>
      <w:divBdr>
        <w:top w:val="none" w:sz="0" w:space="0" w:color="auto"/>
        <w:left w:val="none" w:sz="0" w:space="0" w:color="auto"/>
        <w:bottom w:val="none" w:sz="0" w:space="0" w:color="auto"/>
        <w:right w:val="none" w:sz="0" w:space="0" w:color="auto"/>
      </w:divBdr>
    </w:div>
    <w:div w:id="413405504">
      <w:bodyDiv w:val="1"/>
      <w:marLeft w:val="0"/>
      <w:marRight w:val="0"/>
      <w:marTop w:val="0"/>
      <w:marBottom w:val="0"/>
      <w:divBdr>
        <w:top w:val="none" w:sz="0" w:space="0" w:color="auto"/>
        <w:left w:val="none" w:sz="0" w:space="0" w:color="auto"/>
        <w:bottom w:val="none" w:sz="0" w:space="0" w:color="auto"/>
        <w:right w:val="none" w:sz="0" w:space="0" w:color="auto"/>
      </w:divBdr>
    </w:div>
    <w:div w:id="608199794">
      <w:bodyDiv w:val="1"/>
      <w:marLeft w:val="0"/>
      <w:marRight w:val="0"/>
      <w:marTop w:val="0"/>
      <w:marBottom w:val="0"/>
      <w:divBdr>
        <w:top w:val="none" w:sz="0" w:space="0" w:color="auto"/>
        <w:left w:val="none" w:sz="0" w:space="0" w:color="auto"/>
        <w:bottom w:val="none" w:sz="0" w:space="0" w:color="auto"/>
        <w:right w:val="none" w:sz="0" w:space="0" w:color="auto"/>
      </w:divBdr>
    </w:div>
    <w:div w:id="637031664">
      <w:bodyDiv w:val="1"/>
      <w:marLeft w:val="0"/>
      <w:marRight w:val="0"/>
      <w:marTop w:val="0"/>
      <w:marBottom w:val="0"/>
      <w:divBdr>
        <w:top w:val="none" w:sz="0" w:space="0" w:color="auto"/>
        <w:left w:val="none" w:sz="0" w:space="0" w:color="auto"/>
        <w:bottom w:val="none" w:sz="0" w:space="0" w:color="auto"/>
        <w:right w:val="none" w:sz="0" w:space="0" w:color="auto"/>
      </w:divBdr>
    </w:div>
    <w:div w:id="690959751">
      <w:bodyDiv w:val="1"/>
      <w:marLeft w:val="0"/>
      <w:marRight w:val="0"/>
      <w:marTop w:val="0"/>
      <w:marBottom w:val="0"/>
      <w:divBdr>
        <w:top w:val="none" w:sz="0" w:space="0" w:color="auto"/>
        <w:left w:val="none" w:sz="0" w:space="0" w:color="auto"/>
        <w:bottom w:val="none" w:sz="0" w:space="0" w:color="auto"/>
        <w:right w:val="none" w:sz="0" w:space="0" w:color="auto"/>
      </w:divBdr>
    </w:div>
    <w:div w:id="702247948">
      <w:bodyDiv w:val="1"/>
      <w:marLeft w:val="0"/>
      <w:marRight w:val="0"/>
      <w:marTop w:val="0"/>
      <w:marBottom w:val="0"/>
      <w:divBdr>
        <w:top w:val="none" w:sz="0" w:space="0" w:color="auto"/>
        <w:left w:val="none" w:sz="0" w:space="0" w:color="auto"/>
        <w:bottom w:val="none" w:sz="0" w:space="0" w:color="auto"/>
        <w:right w:val="none" w:sz="0" w:space="0" w:color="auto"/>
      </w:divBdr>
    </w:div>
    <w:div w:id="717553819">
      <w:bodyDiv w:val="1"/>
      <w:marLeft w:val="0"/>
      <w:marRight w:val="0"/>
      <w:marTop w:val="0"/>
      <w:marBottom w:val="0"/>
      <w:divBdr>
        <w:top w:val="none" w:sz="0" w:space="0" w:color="auto"/>
        <w:left w:val="none" w:sz="0" w:space="0" w:color="auto"/>
        <w:bottom w:val="none" w:sz="0" w:space="0" w:color="auto"/>
        <w:right w:val="none" w:sz="0" w:space="0" w:color="auto"/>
      </w:divBdr>
      <w:divsChild>
        <w:div w:id="868645631">
          <w:marLeft w:val="0"/>
          <w:marRight w:val="0"/>
          <w:marTop w:val="0"/>
          <w:marBottom w:val="0"/>
          <w:divBdr>
            <w:top w:val="none" w:sz="0" w:space="0" w:color="auto"/>
            <w:left w:val="none" w:sz="0" w:space="0" w:color="auto"/>
            <w:bottom w:val="none" w:sz="0" w:space="0" w:color="auto"/>
            <w:right w:val="none" w:sz="0" w:space="0" w:color="auto"/>
          </w:divBdr>
          <w:divsChild>
            <w:div w:id="815806187">
              <w:marLeft w:val="0"/>
              <w:marRight w:val="0"/>
              <w:marTop w:val="0"/>
              <w:marBottom w:val="0"/>
              <w:divBdr>
                <w:top w:val="none" w:sz="0" w:space="0" w:color="auto"/>
                <w:left w:val="none" w:sz="0" w:space="0" w:color="auto"/>
                <w:bottom w:val="none" w:sz="0" w:space="0" w:color="auto"/>
                <w:right w:val="none" w:sz="0" w:space="0" w:color="auto"/>
              </w:divBdr>
              <w:divsChild>
                <w:div w:id="1644582412">
                  <w:marLeft w:val="0"/>
                  <w:marRight w:val="0"/>
                  <w:marTop w:val="0"/>
                  <w:marBottom w:val="0"/>
                  <w:divBdr>
                    <w:top w:val="none" w:sz="0" w:space="0" w:color="auto"/>
                    <w:left w:val="none" w:sz="0" w:space="0" w:color="auto"/>
                    <w:bottom w:val="none" w:sz="0" w:space="0" w:color="auto"/>
                    <w:right w:val="none" w:sz="0" w:space="0" w:color="auto"/>
                  </w:divBdr>
                  <w:divsChild>
                    <w:div w:id="141180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12541">
              <w:marLeft w:val="0"/>
              <w:marRight w:val="0"/>
              <w:marTop w:val="0"/>
              <w:marBottom w:val="0"/>
              <w:divBdr>
                <w:top w:val="none" w:sz="0" w:space="0" w:color="auto"/>
                <w:left w:val="none" w:sz="0" w:space="0" w:color="auto"/>
                <w:bottom w:val="none" w:sz="0" w:space="0" w:color="auto"/>
                <w:right w:val="none" w:sz="0" w:space="0" w:color="auto"/>
              </w:divBdr>
            </w:div>
            <w:div w:id="1993756138">
              <w:marLeft w:val="0"/>
              <w:marRight w:val="0"/>
              <w:marTop w:val="0"/>
              <w:marBottom w:val="0"/>
              <w:divBdr>
                <w:top w:val="none" w:sz="0" w:space="0" w:color="auto"/>
                <w:left w:val="none" w:sz="0" w:space="0" w:color="auto"/>
                <w:bottom w:val="none" w:sz="0" w:space="0" w:color="auto"/>
                <w:right w:val="none" w:sz="0" w:space="0" w:color="auto"/>
              </w:divBdr>
            </w:div>
          </w:divsChild>
        </w:div>
        <w:div w:id="1303264994">
          <w:marLeft w:val="0"/>
          <w:marRight w:val="0"/>
          <w:marTop w:val="0"/>
          <w:marBottom w:val="0"/>
          <w:divBdr>
            <w:top w:val="none" w:sz="0" w:space="0" w:color="auto"/>
            <w:left w:val="none" w:sz="0" w:space="0" w:color="auto"/>
            <w:bottom w:val="none" w:sz="0" w:space="0" w:color="auto"/>
            <w:right w:val="none" w:sz="0" w:space="0" w:color="auto"/>
          </w:divBdr>
          <w:divsChild>
            <w:div w:id="768085954">
              <w:marLeft w:val="0"/>
              <w:marRight w:val="0"/>
              <w:marTop w:val="0"/>
              <w:marBottom w:val="0"/>
              <w:divBdr>
                <w:top w:val="none" w:sz="0" w:space="0" w:color="auto"/>
                <w:left w:val="none" w:sz="0" w:space="0" w:color="auto"/>
                <w:bottom w:val="none" w:sz="0" w:space="0" w:color="auto"/>
                <w:right w:val="none" w:sz="0" w:space="0" w:color="auto"/>
              </w:divBdr>
            </w:div>
            <w:div w:id="1578981559">
              <w:marLeft w:val="0"/>
              <w:marRight w:val="0"/>
              <w:marTop w:val="0"/>
              <w:marBottom w:val="0"/>
              <w:divBdr>
                <w:top w:val="none" w:sz="0" w:space="0" w:color="auto"/>
                <w:left w:val="none" w:sz="0" w:space="0" w:color="auto"/>
                <w:bottom w:val="none" w:sz="0" w:space="0" w:color="auto"/>
                <w:right w:val="none" w:sz="0" w:space="0" w:color="auto"/>
              </w:divBdr>
              <w:divsChild>
                <w:div w:id="2025204715">
                  <w:marLeft w:val="0"/>
                  <w:marRight w:val="0"/>
                  <w:marTop w:val="0"/>
                  <w:marBottom w:val="0"/>
                  <w:divBdr>
                    <w:top w:val="none" w:sz="0" w:space="0" w:color="auto"/>
                    <w:left w:val="none" w:sz="0" w:space="0" w:color="auto"/>
                    <w:bottom w:val="none" w:sz="0" w:space="0" w:color="auto"/>
                    <w:right w:val="none" w:sz="0" w:space="0" w:color="auto"/>
                  </w:divBdr>
                  <w:divsChild>
                    <w:div w:id="10446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03442">
              <w:marLeft w:val="0"/>
              <w:marRight w:val="0"/>
              <w:marTop w:val="0"/>
              <w:marBottom w:val="0"/>
              <w:divBdr>
                <w:top w:val="none" w:sz="0" w:space="0" w:color="auto"/>
                <w:left w:val="none" w:sz="0" w:space="0" w:color="auto"/>
                <w:bottom w:val="none" w:sz="0" w:space="0" w:color="auto"/>
                <w:right w:val="none" w:sz="0" w:space="0" w:color="auto"/>
              </w:divBdr>
            </w:div>
          </w:divsChild>
        </w:div>
        <w:div w:id="1977450213">
          <w:marLeft w:val="0"/>
          <w:marRight w:val="0"/>
          <w:marTop w:val="0"/>
          <w:marBottom w:val="0"/>
          <w:divBdr>
            <w:top w:val="none" w:sz="0" w:space="0" w:color="auto"/>
            <w:left w:val="none" w:sz="0" w:space="0" w:color="auto"/>
            <w:bottom w:val="none" w:sz="0" w:space="0" w:color="auto"/>
            <w:right w:val="none" w:sz="0" w:space="0" w:color="auto"/>
          </w:divBdr>
          <w:divsChild>
            <w:div w:id="247272836">
              <w:marLeft w:val="0"/>
              <w:marRight w:val="0"/>
              <w:marTop w:val="0"/>
              <w:marBottom w:val="0"/>
              <w:divBdr>
                <w:top w:val="none" w:sz="0" w:space="0" w:color="auto"/>
                <w:left w:val="none" w:sz="0" w:space="0" w:color="auto"/>
                <w:bottom w:val="none" w:sz="0" w:space="0" w:color="auto"/>
                <w:right w:val="none" w:sz="0" w:space="0" w:color="auto"/>
              </w:divBdr>
            </w:div>
            <w:div w:id="660235151">
              <w:marLeft w:val="0"/>
              <w:marRight w:val="0"/>
              <w:marTop w:val="0"/>
              <w:marBottom w:val="0"/>
              <w:divBdr>
                <w:top w:val="none" w:sz="0" w:space="0" w:color="auto"/>
                <w:left w:val="none" w:sz="0" w:space="0" w:color="auto"/>
                <w:bottom w:val="none" w:sz="0" w:space="0" w:color="auto"/>
                <w:right w:val="none" w:sz="0" w:space="0" w:color="auto"/>
              </w:divBdr>
              <w:divsChild>
                <w:div w:id="835271588">
                  <w:marLeft w:val="0"/>
                  <w:marRight w:val="0"/>
                  <w:marTop w:val="0"/>
                  <w:marBottom w:val="0"/>
                  <w:divBdr>
                    <w:top w:val="none" w:sz="0" w:space="0" w:color="auto"/>
                    <w:left w:val="none" w:sz="0" w:space="0" w:color="auto"/>
                    <w:bottom w:val="none" w:sz="0" w:space="0" w:color="auto"/>
                    <w:right w:val="none" w:sz="0" w:space="0" w:color="auto"/>
                  </w:divBdr>
                  <w:divsChild>
                    <w:div w:id="187592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4058">
              <w:marLeft w:val="0"/>
              <w:marRight w:val="0"/>
              <w:marTop w:val="0"/>
              <w:marBottom w:val="0"/>
              <w:divBdr>
                <w:top w:val="none" w:sz="0" w:space="0" w:color="auto"/>
                <w:left w:val="none" w:sz="0" w:space="0" w:color="auto"/>
                <w:bottom w:val="none" w:sz="0" w:space="0" w:color="auto"/>
                <w:right w:val="none" w:sz="0" w:space="0" w:color="auto"/>
              </w:divBdr>
            </w:div>
          </w:divsChild>
        </w:div>
        <w:div w:id="2073654618">
          <w:marLeft w:val="0"/>
          <w:marRight w:val="0"/>
          <w:marTop w:val="0"/>
          <w:marBottom w:val="0"/>
          <w:divBdr>
            <w:top w:val="none" w:sz="0" w:space="0" w:color="auto"/>
            <w:left w:val="none" w:sz="0" w:space="0" w:color="auto"/>
            <w:bottom w:val="none" w:sz="0" w:space="0" w:color="auto"/>
            <w:right w:val="none" w:sz="0" w:space="0" w:color="auto"/>
          </w:divBdr>
          <w:divsChild>
            <w:div w:id="214046497">
              <w:marLeft w:val="0"/>
              <w:marRight w:val="0"/>
              <w:marTop w:val="0"/>
              <w:marBottom w:val="0"/>
              <w:divBdr>
                <w:top w:val="none" w:sz="0" w:space="0" w:color="auto"/>
                <w:left w:val="none" w:sz="0" w:space="0" w:color="auto"/>
                <w:bottom w:val="none" w:sz="0" w:space="0" w:color="auto"/>
                <w:right w:val="none" w:sz="0" w:space="0" w:color="auto"/>
              </w:divBdr>
              <w:divsChild>
                <w:div w:id="2006585973">
                  <w:marLeft w:val="0"/>
                  <w:marRight w:val="0"/>
                  <w:marTop w:val="0"/>
                  <w:marBottom w:val="0"/>
                  <w:divBdr>
                    <w:top w:val="none" w:sz="0" w:space="0" w:color="auto"/>
                    <w:left w:val="none" w:sz="0" w:space="0" w:color="auto"/>
                    <w:bottom w:val="none" w:sz="0" w:space="0" w:color="auto"/>
                    <w:right w:val="none" w:sz="0" w:space="0" w:color="auto"/>
                  </w:divBdr>
                  <w:divsChild>
                    <w:div w:id="5828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394432">
              <w:marLeft w:val="0"/>
              <w:marRight w:val="0"/>
              <w:marTop w:val="0"/>
              <w:marBottom w:val="0"/>
              <w:divBdr>
                <w:top w:val="none" w:sz="0" w:space="0" w:color="auto"/>
                <w:left w:val="none" w:sz="0" w:space="0" w:color="auto"/>
                <w:bottom w:val="none" w:sz="0" w:space="0" w:color="auto"/>
                <w:right w:val="none" w:sz="0" w:space="0" w:color="auto"/>
              </w:divBdr>
            </w:div>
            <w:div w:id="184243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972655">
      <w:bodyDiv w:val="1"/>
      <w:marLeft w:val="0"/>
      <w:marRight w:val="0"/>
      <w:marTop w:val="0"/>
      <w:marBottom w:val="0"/>
      <w:divBdr>
        <w:top w:val="none" w:sz="0" w:space="0" w:color="auto"/>
        <w:left w:val="none" w:sz="0" w:space="0" w:color="auto"/>
        <w:bottom w:val="none" w:sz="0" w:space="0" w:color="auto"/>
        <w:right w:val="none" w:sz="0" w:space="0" w:color="auto"/>
      </w:divBdr>
    </w:div>
    <w:div w:id="739594788">
      <w:bodyDiv w:val="1"/>
      <w:marLeft w:val="0"/>
      <w:marRight w:val="0"/>
      <w:marTop w:val="0"/>
      <w:marBottom w:val="0"/>
      <w:divBdr>
        <w:top w:val="none" w:sz="0" w:space="0" w:color="auto"/>
        <w:left w:val="none" w:sz="0" w:space="0" w:color="auto"/>
        <w:bottom w:val="none" w:sz="0" w:space="0" w:color="auto"/>
        <w:right w:val="none" w:sz="0" w:space="0" w:color="auto"/>
      </w:divBdr>
    </w:div>
    <w:div w:id="771363507">
      <w:bodyDiv w:val="1"/>
      <w:marLeft w:val="0"/>
      <w:marRight w:val="0"/>
      <w:marTop w:val="0"/>
      <w:marBottom w:val="0"/>
      <w:divBdr>
        <w:top w:val="none" w:sz="0" w:space="0" w:color="auto"/>
        <w:left w:val="none" w:sz="0" w:space="0" w:color="auto"/>
        <w:bottom w:val="none" w:sz="0" w:space="0" w:color="auto"/>
        <w:right w:val="none" w:sz="0" w:space="0" w:color="auto"/>
      </w:divBdr>
      <w:divsChild>
        <w:div w:id="428157522">
          <w:marLeft w:val="0"/>
          <w:marRight w:val="0"/>
          <w:marTop w:val="0"/>
          <w:marBottom w:val="0"/>
          <w:divBdr>
            <w:top w:val="none" w:sz="0" w:space="0" w:color="auto"/>
            <w:left w:val="none" w:sz="0" w:space="0" w:color="auto"/>
            <w:bottom w:val="none" w:sz="0" w:space="0" w:color="auto"/>
            <w:right w:val="none" w:sz="0" w:space="0" w:color="auto"/>
          </w:divBdr>
          <w:divsChild>
            <w:div w:id="224537021">
              <w:marLeft w:val="0"/>
              <w:marRight w:val="0"/>
              <w:marTop w:val="0"/>
              <w:marBottom w:val="0"/>
              <w:divBdr>
                <w:top w:val="none" w:sz="0" w:space="0" w:color="auto"/>
                <w:left w:val="none" w:sz="0" w:space="0" w:color="auto"/>
                <w:bottom w:val="none" w:sz="0" w:space="0" w:color="auto"/>
                <w:right w:val="none" w:sz="0" w:space="0" w:color="auto"/>
              </w:divBdr>
            </w:div>
            <w:div w:id="1158111219">
              <w:marLeft w:val="0"/>
              <w:marRight w:val="0"/>
              <w:marTop w:val="0"/>
              <w:marBottom w:val="0"/>
              <w:divBdr>
                <w:top w:val="none" w:sz="0" w:space="0" w:color="auto"/>
                <w:left w:val="none" w:sz="0" w:space="0" w:color="auto"/>
                <w:bottom w:val="none" w:sz="0" w:space="0" w:color="auto"/>
                <w:right w:val="none" w:sz="0" w:space="0" w:color="auto"/>
              </w:divBdr>
            </w:div>
            <w:div w:id="1184513313">
              <w:marLeft w:val="0"/>
              <w:marRight w:val="0"/>
              <w:marTop w:val="0"/>
              <w:marBottom w:val="0"/>
              <w:divBdr>
                <w:top w:val="none" w:sz="0" w:space="0" w:color="auto"/>
                <w:left w:val="none" w:sz="0" w:space="0" w:color="auto"/>
                <w:bottom w:val="none" w:sz="0" w:space="0" w:color="auto"/>
                <w:right w:val="none" w:sz="0" w:space="0" w:color="auto"/>
              </w:divBdr>
              <w:divsChild>
                <w:div w:id="1085689083">
                  <w:marLeft w:val="0"/>
                  <w:marRight w:val="0"/>
                  <w:marTop w:val="0"/>
                  <w:marBottom w:val="0"/>
                  <w:divBdr>
                    <w:top w:val="none" w:sz="0" w:space="0" w:color="auto"/>
                    <w:left w:val="none" w:sz="0" w:space="0" w:color="auto"/>
                    <w:bottom w:val="none" w:sz="0" w:space="0" w:color="auto"/>
                    <w:right w:val="none" w:sz="0" w:space="0" w:color="auto"/>
                  </w:divBdr>
                  <w:divsChild>
                    <w:div w:id="129382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32447">
          <w:marLeft w:val="0"/>
          <w:marRight w:val="0"/>
          <w:marTop w:val="0"/>
          <w:marBottom w:val="0"/>
          <w:divBdr>
            <w:top w:val="none" w:sz="0" w:space="0" w:color="auto"/>
            <w:left w:val="none" w:sz="0" w:space="0" w:color="auto"/>
            <w:bottom w:val="none" w:sz="0" w:space="0" w:color="auto"/>
            <w:right w:val="none" w:sz="0" w:space="0" w:color="auto"/>
          </w:divBdr>
          <w:divsChild>
            <w:div w:id="235018455">
              <w:marLeft w:val="0"/>
              <w:marRight w:val="0"/>
              <w:marTop w:val="0"/>
              <w:marBottom w:val="0"/>
              <w:divBdr>
                <w:top w:val="none" w:sz="0" w:space="0" w:color="auto"/>
                <w:left w:val="none" w:sz="0" w:space="0" w:color="auto"/>
                <w:bottom w:val="none" w:sz="0" w:space="0" w:color="auto"/>
                <w:right w:val="none" w:sz="0" w:space="0" w:color="auto"/>
              </w:divBdr>
            </w:div>
            <w:div w:id="1190485747">
              <w:marLeft w:val="0"/>
              <w:marRight w:val="0"/>
              <w:marTop w:val="0"/>
              <w:marBottom w:val="0"/>
              <w:divBdr>
                <w:top w:val="none" w:sz="0" w:space="0" w:color="auto"/>
                <w:left w:val="none" w:sz="0" w:space="0" w:color="auto"/>
                <w:bottom w:val="none" w:sz="0" w:space="0" w:color="auto"/>
                <w:right w:val="none" w:sz="0" w:space="0" w:color="auto"/>
              </w:divBdr>
            </w:div>
            <w:div w:id="1395851806">
              <w:marLeft w:val="0"/>
              <w:marRight w:val="0"/>
              <w:marTop w:val="0"/>
              <w:marBottom w:val="0"/>
              <w:divBdr>
                <w:top w:val="none" w:sz="0" w:space="0" w:color="auto"/>
                <w:left w:val="none" w:sz="0" w:space="0" w:color="auto"/>
                <w:bottom w:val="none" w:sz="0" w:space="0" w:color="auto"/>
                <w:right w:val="none" w:sz="0" w:space="0" w:color="auto"/>
              </w:divBdr>
              <w:divsChild>
                <w:div w:id="962003843">
                  <w:marLeft w:val="0"/>
                  <w:marRight w:val="0"/>
                  <w:marTop w:val="0"/>
                  <w:marBottom w:val="0"/>
                  <w:divBdr>
                    <w:top w:val="none" w:sz="0" w:space="0" w:color="auto"/>
                    <w:left w:val="none" w:sz="0" w:space="0" w:color="auto"/>
                    <w:bottom w:val="none" w:sz="0" w:space="0" w:color="auto"/>
                    <w:right w:val="none" w:sz="0" w:space="0" w:color="auto"/>
                  </w:divBdr>
                  <w:divsChild>
                    <w:div w:id="10546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869195">
          <w:marLeft w:val="0"/>
          <w:marRight w:val="0"/>
          <w:marTop w:val="0"/>
          <w:marBottom w:val="0"/>
          <w:divBdr>
            <w:top w:val="none" w:sz="0" w:space="0" w:color="auto"/>
            <w:left w:val="none" w:sz="0" w:space="0" w:color="auto"/>
            <w:bottom w:val="none" w:sz="0" w:space="0" w:color="auto"/>
            <w:right w:val="none" w:sz="0" w:space="0" w:color="auto"/>
          </w:divBdr>
          <w:divsChild>
            <w:div w:id="84501803">
              <w:marLeft w:val="0"/>
              <w:marRight w:val="0"/>
              <w:marTop w:val="0"/>
              <w:marBottom w:val="0"/>
              <w:divBdr>
                <w:top w:val="none" w:sz="0" w:space="0" w:color="auto"/>
                <w:left w:val="none" w:sz="0" w:space="0" w:color="auto"/>
                <w:bottom w:val="none" w:sz="0" w:space="0" w:color="auto"/>
                <w:right w:val="none" w:sz="0" w:space="0" w:color="auto"/>
              </w:divBdr>
              <w:divsChild>
                <w:div w:id="1579944287">
                  <w:marLeft w:val="0"/>
                  <w:marRight w:val="0"/>
                  <w:marTop w:val="0"/>
                  <w:marBottom w:val="0"/>
                  <w:divBdr>
                    <w:top w:val="none" w:sz="0" w:space="0" w:color="auto"/>
                    <w:left w:val="none" w:sz="0" w:space="0" w:color="auto"/>
                    <w:bottom w:val="none" w:sz="0" w:space="0" w:color="auto"/>
                    <w:right w:val="none" w:sz="0" w:space="0" w:color="auto"/>
                  </w:divBdr>
                  <w:divsChild>
                    <w:div w:id="201333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884">
              <w:marLeft w:val="0"/>
              <w:marRight w:val="0"/>
              <w:marTop w:val="0"/>
              <w:marBottom w:val="0"/>
              <w:divBdr>
                <w:top w:val="none" w:sz="0" w:space="0" w:color="auto"/>
                <w:left w:val="none" w:sz="0" w:space="0" w:color="auto"/>
                <w:bottom w:val="none" w:sz="0" w:space="0" w:color="auto"/>
                <w:right w:val="none" w:sz="0" w:space="0" w:color="auto"/>
              </w:divBdr>
            </w:div>
            <w:div w:id="1824002356">
              <w:marLeft w:val="0"/>
              <w:marRight w:val="0"/>
              <w:marTop w:val="0"/>
              <w:marBottom w:val="0"/>
              <w:divBdr>
                <w:top w:val="none" w:sz="0" w:space="0" w:color="auto"/>
                <w:left w:val="none" w:sz="0" w:space="0" w:color="auto"/>
                <w:bottom w:val="none" w:sz="0" w:space="0" w:color="auto"/>
                <w:right w:val="none" w:sz="0" w:space="0" w:color="auto"/>
              </w:divBdr>
            </w:div>
          </w:divsChild>
        </w:div>
        <w:div w:id="2128740482">
          <w:marLeft w:val="0"/>
          <w:marRight w:val="0"/>
          <w:marTop w:val="0"/>
          <w:marBottom w:val="0"/>
          <w:divBdr>
            <w:top w:val="none" w:sz="0" w:space="0" w:color="auto"/>
            <w:left w:val="none" w:sz="0" w:space="0" w:color="auto"/>
            <w:bottom w:val="none" w:sz="0" w:space="0" w:color="auto"/>
            <w:right w:val="none" w:sz="0" w:space="0" w:color="auto"/>
          </w:divBdr>
          <w:divsChild>
            <w:div w:id="450823335">
              <w:marLeft w:val="0"/>
              <w:marRight w:val="0"/>
              <w:marTop w:val="0"/>
              <w:marBottom w:val="0"/>
              <w:divBdr>
                <w:top w:val="none" w:sz="0" w:space="0" w:color="auto"/>
                <w:left w:val="none" w:sz="0" w:space="0" w:color="auto"/>
                <w:bottom w:val="none" w:sz="0" w:space="0" w:color="auto"/>
                <w:right w:val="none" w:sz="0" w:space="0" w:color="auto"/>
              </w:divBdr>
            </w:div>
            <w:div w:id="1597400741">
              <w:marLeft w:val="0"/>
              <w:marRight w:val="0"/>
              <w:marTop w:val="0"/>
              <w:marBottom w:val="0"/>
              <w:divBdr>
                <w:top w:val="none" w:sz="0" w:space="0" w:color="auto"/>
                <w:left w:val="none" w:sz="0" w:space="0" w:color="auto"/>
                <w:bottom w:val="none" w:sz="0" w:space="0" w:color="auto"/>
                <w:right w:val="none" w:sz="0" w:space="0" w:color="auto"/>
              </w:divBdr>
            </w:div>
            <w:div w:id="2121489627">
              <w:marLeft w:val="0"/>
              <w:marRight w:val="0"/>
              <w:marTop w:val="0"/>
              <w:marBottom w:val="0"/>
              <w:divBdr>
                <w:top w:val="none" w:sz="0" w:space="0" w:color="auto"/>
                <w:left w:val="none" w:sz="0" w:space="0" w:color="auto"/>
                <w:bottom w:val="none" w:sz="0" w:space="0" w:color="auto"/>
                <w:right w:val="none" w:sz="0" w:space="0" w:color="auto"/>
              </w:divBdr>
              <w:divsChild>
                <w:div w:id="593055329">
                  <w:marLeft w:val="0"/>
                  <w:marRight w:val="0"/>
                  <w:marTop w:val="0"/>
                  <w:marBottom w:val="0"/>
                  <w:divBdr>
                    <w:top w:val="none" w:sz="0" w:space="0" w:color="auto"/>
                    <w:left w:val="none" w:sz="0" w:space="0" w:color="auto"/>
                    <w:bottom w:val="none" w:sz="0" w:space="0" w:color="auto"/>
                    <w:right w:val="none" w:sz="0" w:space="0" w:color="auto"/>
                  </w:divBdr>
                  <w:divsChild>
                    <w:div w:id="212333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8562631">
      <w:bodyDiv w:val="1"/>
      <w:marLeft w:val="0"/>
      <w:marRight w:val="0"/>
      <w:marTop w:val="0"/>
      <w:marBottom w:val="0"/>
      <w:divBdr>
        <w:top w:val="none" w:sz="0" w:space="0" w:color="auto"/>
        <w:left w:val="none" w:sz="0" w:space="0" w:color="auto"/>
        <w:bottom w:val="none" w:sz="0" w:space="0" w:color="auto"/>
        <w:right w:val="none" w:sz="0" w:space="0" w:color="auto"/>
      </w:divBdr>
    </w:div>
    <w:div w:id="946041228">
      <w:bodyDiv w:val="1"/>
      <w:marLeft w:val="0"/>
      <w:marRight w:val="0"/>
      <w:marTop w:val="0"/>
      <w:marBottom w:val="0"/>
      <w:divBdr>
        <w:top w:val="none" w:sz="0" w:space="0" w:color="auto"/>
        <w:left w:val="none" w:sz="0" w:space="0" w:color="auto"/>
        <w:bottom w:val="none" w:sz="0" w:space="0" w:color="auto"/>
        <w:right w:val="none" w:sz="0" w:space="0" w:color="auto"/>
      </w:divBdr>
    </w:div>
    <w:div w:id="983705541">
      <w:bodyDiv w:val="1"/>
      <w:marLeft w:val="0"/>
      <w:marRight w:val="0"/>
      <w:marTop w:val="0"/>
      <w:marBottom w:val="0"/>
      <w:divBdr>
        <w:top w:val="none" w:sz="0" w:space="0" w:color="auto"/>
        <w:left w:val="none" w:sz="0" w:space="0" w:color="auto"/>
        <w:bottom w:val="none" w:sz="0" w:space="0" w:color="auto"/>
        <w:right w:val="none" w:sz="0" w:space="0" w:color="auto"/>
      </w:divBdr>
    </w:div>
    <w:div w:id="1031996409">
      <w:bodyDiv w:val="1"/>
      <w:marLeft w:val="0"/>
      <w:marRight w:val="0"/>
      <w:marTop w:val="0"/>
      <w:marBottom w:val="0"/>
      <w:divBdr>
        <w:top w:val="none" w:sz="0" w:space="0" w:color="auto"/>
        <w:left w:val="none" w:sz="0" w:space="0" w:color="auto"/>
        <w:bottom w:val="none" w:sz="0" w:space="0" w:color="auto"/>
        <w:right w:val="none" w:sz="0" w:space="0" w:color="auto"/>
      </w:divBdr>
    </w:div>
    <w:div w:id="1033463431">
      <w:bodyDiv w:val="1"/>
      <w:marLeft w:val="0"/>
      <w:marRight w:val="0"/>
      <w:marTop w:val="0"/>
      <w:marBottom w:val="0"/>
      <w:divBdr>
        <w:top w:val="none" w:sz="0" w:space="0" w:color="auto"/>
        <w:left w:val="none" w:sz="0" w:space="0" w:color="auto"/>
        <w:bottom w:val="none" w:sz="0" w:space="0" w:color="auto"/>
        <w:right w:val="none" w:sz="0" w:space="0" w:color="auto"/>
      </w:divBdr>
    </w:div>
    <w:div w:id="1060716773">
      <w:bodyDiv w:val="1"/>
      <w:marLeft w:val="0"/>
      <w:marRight w:val="0"/>
      <w:marTop w:val="0"/>
      <w:marBottom w:val="0"/>
      <w:divBdr>
        <w:top w:val="none" w:sz="0" w:space="0" w:color="auto"/>
        <w:left w:val="none" w:sz="0" w:space="0" w:color="auto"/>
        <w:bottom w:val="none" w:sz="0" w:space="0" w:color="auto"/>
        <w:right w:val="none" w:sz="0" w:space="0" w:color="auto"/>
      </w:divBdr>
    </w:div>
    <w:div w:id="1096169754">
      <w:bodyDiv w:val="1"/>
      <w:marLeft w:val="0"/>
      <w:marRight w:val="0"/>
      <w:marTop w:val="0"/>
      <w:marBottom w:val="0"/>
      <w:divBdr>
        <w:top w:val="none" w:sz="0" w:space="0" w:color="auto"/>
        <w:left w:val="none" w:sz="0" w:space="0" w:color="auto"/>
        <w:bottom w:val="none" w:sz="0" w:space="0" w:color="auto"/>
        <w:right w:val="none" w:sz="0" w:space="0" w:color="auto"/>
      </w:divBdr>
    </w:div>
    <w:div w:id="1125546112">
      <w:bodyDiv w:val="1"/>
      <w:marLeft w:val="0"/>
      <w:marRight w:val="0"/>
      <w:marTop w:val="0"/>
      <w:marBottom w:val="0"/>
      <w:divBdr>
        <w:top w:val="none" w:sz="0" w:space="0" w:color="auto"/>
        <w:left w:val="none" w:sz="0" w:space="0" w:color="auto"/>
        <w:bottom w:val="none" w:sz="0" w:space="0" w:color="auto"/>
        <w:right w:val="none" w:sz="0" w:space="0" w:color="auto"/>
      </w:divBdr>
    </w:div>
    <w:div w:id="1145470338">
      <w:bodyDiv w:val="1"/>
      <w:marLeft w:val="0"/>
      <w:marRight w:val="0"/>
      <w:marTop w:val="0"/>
      <w:marBottom w:val="0"/>
      <w:divBdr>
        <w:top w:val="none" w:sz="0" w:space="0" w:color="auto"/>
        <w:left w:val="none" w:sz="0" w:space="0" w:color="auto"/>
        <w:bottom w:val="none" w:sz="0" w:space="0" w:color="auto"/>
        <w:right w:val="none" w:sz="0" w:space="0" w:color="auto"/>
      </w:divBdr>
    </w:div>
    <w:div w:id="1344212356">
      <w:bodyDiv w:val="1"/>
      <w:marLeft w:val="0"/>
      <w:marRight w:val="0"/>
      <w:marTop w:val="0"/>
      <w:marBottom w:val="0"/>
      <w:divBdr>
        <w:top w:val="none" w:sz="0" w:space="0" w:color="auto"/>
        <w:left w:val="none" w:sz="0" w:space="0" w:color="auto"/>
        <w:bottom w:val="none" w:sz="0" w:space="0" w:color="auto"/>
        <w:right w:val="none" w:sz="0" w:space="0" w:color="auto"/>
      </w:divBdr>
    </w:div>
    <w:div w:id="1350907472">
      <w:bodyDiv w:val="1"/>
      <w:marLeft w:val="0"/>
      <w:marRight w:val="0"/>
      <w:marTop w:val="0"/>
      <w:marBottom w:val="0"/>
      <w:divBdr>
        <w:top w:val="none" w:sz="0" w:space="0" w:color="auto"/>
        <w:left w:val="none" w:sz="0" w:space="0" w:color="auto"/>
        <w:bottom w:val="none" w:sz="0" w:space="0" w:color="auto"/>
        <w:right w:val="none" w:sz="0" w:space="0" w:color="auto"/>
      </w:divBdr>
    </w:div>
    <w:div w:id="1351032857">
      <w:bodyDiv w:val="1"/>
      <w:marLeft w:val="0"/>
      <w:marRight w:val="0"/>
      <w:marTop w:val="0"/>
      <w:marBottom w:val="0"/>
      <w:divBdr>
        <w:top w:val="none" w:sz="0" w:space="0" w:color="auto"/>
        <w:left w:val="none" w:sz="0" w:space="0" w:color="auto"/>
        <w:bottom w:val="none" w:sz="0" w:space="0" w:color="auto"/>
        <w:right w:val="none" w:sz="0" w:space="0" w:color="auto"/>
      </w:divBdr>
    </w:div>
    <w:div w:id="1467817867">
      <w:bodyDiv w:val="1"/>
      <w:marLeft w:val="0"/>
      <w:marRight w:val="0"/>
      <w:marTop w:val="0"/>
      <w:marBottom w:val="0"/>
      <w:divBdr>
        <w:top w:val="none" w:sz="0" w:space="0" w:color="auto"/>
        <w:left w:val="none" w:sz="0" w:space="0" w:color="auto"/>
        <w:bottom w:val="none" w:sz="0" w:space="0" w:color="auto"/>
        <w:right w:val="none" w:sz="0" w:space="0" w:color="auto"/>
      </w:divBdr>
    </w:div>
    <w:div w:id="1486118147">
      <w:bodyDiv w:val="1"/>
      <w:marLeft w:val="0"/>
      <w:marRight w:val="0"/>
      <w:marTop w:val="0"/>
      <w:marBottom w:val="0"/>
      <w:divBdr>
        <w:top w:val="none" w:sz="0" w:space="0" w:color="auto"/>
        <w:left w:val="none" w:sz="0" w:space="0" w:color="auto"/>
        <w:bottom w:val="none" w:sz="0" w:space="0" w:color="auto"/>
        <w:right w:val="none" w:sz="0" w:space="0" w:color="auto"/>
      </w:divBdr>
    </w:div>
    <w:div w:id="1529368833">
      <w:bodyDiv w:val="1"/>
      <w:marLeft w:val="0"/>
      <w:marRight w:val="0"/>
      <w:marTop w:val="0"/>
      <w:marBottom w:val="0"/>
      <w:divBdr>
        <w:top w:val="none" w:sz="0" w:space="0" w:color="auto"/>
        <w:left w:val="none" w:sz="0" w:space="0" w:color="auto"/>
        <w:bottom w:val="none" w:sz="0" w:space="0" w:color="auto"/>
        <w:right w:val="none" w:sz="0" w:space="0" w:color="auto"/>
      </w:divBdr>
    </w:div>
    <w:div w:id="1585604994">
      <w:bodyDiv w:val="1"/>
      <w:marLeft w:val="0"/>
      <w:marRight w:val="0"/>
      <w:marTop w:val="0"/>
      <w:marBottom w:val="0"/>
      <w:divBdr>
        <w:top w:val="none" w:sz="0" w:space="0" w:color="auto"/>
        <w:left w:val="none" w:sz="0" w:space="0" w:color="auto"/>
        <w:bottom w:val="none" w:sz="0" w:space="0" w:color="auto"/>
        <w:right w:val="none" w:sz="0" w:space="0" w:color="auto"/>
      </w:divBdr>
    </w:div>
    <w:div w:id="1593902584">
      <w:bodyDiv w:val="1"/>
      <w:marLeft w:val="0"/>
      <w:marRight w:val="0"/>
      <w:marTop w:val="0"/>
      <w:marBottom w:val="0"/>
      <w:divBdr>
        <w:top w:val="none" w:sz="0" w:space="0" w:color="auto"/>
        <w:left w:val="none" w:sz="0" w:space="0" w:color="auto"/>
        <w:bottom w:val="none" w:sz="0" w:space="0" w:color="auto"/>
        <w:right w:val="none" w:sz="0" w:space="0" w:color="auto"/>
      </w:divBdr>
      <w:divsChild>
        <w:div w:id="397821812">
          <w:marLeft w:val="0"/>
          <w:marRight w:val="0"/>
          <w:marTop w:val="0"/>
          <w:marBottom w:val="0"/>
          <w:divBdr>
            <w:top w:val="none" w:sz="0" w:space="0" w:color="auto"/>
            <w:left w:val="none" w:sz="0" w:space="0" w:color="auto"/>
            <w:bottom w:val="none" w:sz="0" w:space="0" w:color="auto"/>
            <w:right w:val="none" w:sz="0" w:space="0" w:color="auto"/>
          </w:divBdr>
          <w:divsChild>
            <w:div w:id="237903474">
              <w:marLeft w:val="0"/>
              <w:marRight w:val="0"/>
              <w:marTop w:val="0"/>
              <w:marBottom w:val="0"/>
              <w:divBdr>
                <w:top w:val="none" w:sz="0" w:space="0" w:color="auto"/>
                <w:left w:val="none" w:sz="0" w:space="0" w:color="auto"/>
                <w:bottom w:val="none" w:sz="0" w:space="0" w:color="auto"/>
                <w:right w:val="none" w:sz="0" w:space="0" w:color="auto"/>
              </w:divBdr>
            </w:div>
            <w:div w:id="1712270248">
              <w:marLeft w:val="0"/>
              <w:marRight w:val="0"/>
              <w:marTop w:val="0"/>
              <w:marBottom w:val="0"/>
              <w:divBdr>
                <w:top w:val="none" w:sz="0" w:space="0" w:color="auto"/>
                <w:left w:val="none" w:sz="0" w:space="0" w:color="auto"/>
                <w:bottom w:val="none" w:sz="0" w:space="0" w:color="auto"/>
                <w:right w:val="none" w:sz="0" w:space="0" w:color="auto"/>
              </w:divBdr>
            </w:div>
            <w:div w:id="2076272290">
              <w:marLeft w:val="0"/>
              <w:marRight w:val="0"/>
              <w:marTop w:val="0"/>
              <w:marBottom w:val="0"/>
              <w:divBdr>
                <w:top w:val="none" w:sz="0" w:space="0" w:color="auto"/>
                <w:left w:val="none" w:sz="0" w:space="0" w:color="auto"/>
                <w:bottom w:val="none" w:sz="0" w:space="0" w:color="auto"/>
                <w:right w:val="none" w:sz="0" w:space="0" w:color="auto"/>
              </w:divBdr>
              <w:divsChild>
                <w:div w:id="1925992974">
                  <w:marLeft w:val="0"/>
                  <w:marRight w:val="0"/>
                  <w:marTop w:val="0"/>
                  <w:marBottom w:val="0"/>
                  <w:divBdr>
                    <w:top w:val="none" w:sz="0" w:space="0" w:color="auto"/>
                    <w:left w:val="none" w:sz="0" w:space="0" w:color="auto"/>
                    <w:bottom w:val="none" w:sz="0" w:space="0" w:color="auto"/>
                    <w:right w:val="none" w:sz="0" w:space="0" w:color="auto"/>
                  </w:divBdr>
                  <w:divsChild>
                    <w:div w:id="146912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848126">
          <w:marLeft w:val="0"/>
          <w:marRight w:val="0"/>
          <w:marTop w:val="0"/>
          <w:marBottom w:val="0"/>
          <w:divBdr>
            <w:top w:val="none" w:sz="0" w:space="0" w:color="auto"/>
            <w:left w:val="none" w:sz="0" w:space="0" w:color="auto"/>
            <w:bottom w:val="none" w:sz="0" w:space="0" w:color="auto"/>
            <w:right w:val="none" w:sz="0" w:space="0" w:color="auto"/>
          </w:divBdr>
          <w:divsChild>
            <w:div w:id="672533389">
              <w:marLeft w:val="0"/>
              <w:marRight w:val="0"/>
              <w:marTop w:val="0"/>
              <w:marBottom w:val="0"/>
              <w:divBdr>
                <w:top w:val="none" w:sz="0" w:space="0" w:color="auto"/>
                <w:left w:val="none" w:sz="0" w:space="0" w:color="auto"/>
                <w:bottom w:val="none" w:sz="0" w:space="0" w:color="auto"/>
                <w:right w:val="none" w:sz="0" w:space="0" w:color="auto"/>
              </w:divBdr>
            </w:div>
            <w:div w:id="1467043242">
              <w:marLeft w:val="0"/>
              <w:marRight w:val="0"/>
              <w:marTop w:val="0"/>
              <w:marBottom w:val="0"/>
              <w:divBdr>
                <w:top w:val="none" w:sz="0" w:space="0" w:color="auto"/>
                <w:left w:val="none" w:sz="0" w:space="0" w:color="auto"/>
                <w:bottom w:val="none" w:sz="0" w:space="0" w:color="auto"/>
                <w:right w:val="none" w:sz="0" w:space="0" w:color="auto"/>
              </w:divBdr>
            </w:div>
            <w:div w:id="1842113021">
              <w:marLeft w:val="0"/>
              <w:marRight w:val="0"/>
              <w:marTop w:val="0"/>
              <w:marBottom w:val="0"/>
              <w:divBdr>
                <w:top w:val="none" w:sz="0" w:space="0" w:color="auto"/>
                <w:left w:val="none" w:sz="0" w:space="0" w:color="auto"/>
                <w:bottom w:val="none" w:sz="0" w:space="0" w:color="auto"/>
                <w:right w:val="none" w:sz="0" w:space="0" w:color="auto"/>
              </w:divBdr>
              <w:divsChild>
                <w:div w:id="1125537220">
                  <w:marLeft w:val="0"/>
                  <w:marRight w:val="0"/>
                  <w:marTop w:val="0"/>
                  <w:marBottom w:val="0"/>
                  <w:divBdr>
                    <w:top w:val="none" w:sz="0" w:space="0" w:color="auto"/>
                    <w:left w:val="none" w:sz="0" w:space="0" w:color="auto"/>
                    <w:bottom w:val="none" w:sz="0" w:space="0" w:color="auto"/>
                    <w:right w:val="none" w:sz="0" w:space="0" w:color="auto"/>
                  </w:divBdr>
                  <w:divsChild>
                    <w:div w:id="1214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384856">
          <w:marLeft w:val="0"/>
          <w:marRight w:val="0"/>
          <w:marTop w:val="0"/>
          <w:marBottom w:val="0"/>
          <w:divBdr>
            <w:top w:val="none" w:sz="0" w:space="0" w:color="auto"/>
            <w:left w:val="none" w:sz="0" w:space="0" w:color="auto"/>
            <w:bottom w:val="none" w:sz="0" w:space="0" w:color="auto"/>
            <w:right w:val="none" w:sz="0" w:space="0" w:color="auto"/>
          </w:divBdr>
          <w:divsChild>
            <w:div w:id="486364027">
              <w:marLeft w:val="0"/>
              <w:marRight w:val="0"/>
              <w:marTop w:val="0"/>
              <w:marBottom w:val="0"/>
              <w:divBdr>
                <w:top w:val="none" w:sz="0" w:space="0" w:color="auto"/>
                <w:left w:val="none" w:sz="0" w:space="0" w:color="auto"/>
                <w:bottom w:val="none" w:sz="0" w:space="0" w:color="auto"/>
                <w:right w:val="none" w:sz="0" w:space="0" w:color="auto"/>
              </w:divBdr>
            </w:div>
            <w:div w:id="611402130">
              <w:marLeft w:val="0"/>
              <w:marRight w:val="0"/>
              <w:marTop w:val="0"/>
              <w:marBottom w:val="0"/>
              <w:divBdr>
                <w:top w:val="none" w:sz="0" w:space="0" w:color="auto"/>
                <w:left w:val="none" w:sz="0" w:space="0" w:color="auto"/>
                <w:bottom w:val="none" w:sz="0" w:space="0" w:color="auto"/>
                <w:right w:val="none" w:sz="0" w:space="0" w:color="auto"/>
              </w:divBdr>
              <w:divsChild>
                <w:div w:id="1877965750">
                  <w:marLeft w:val="0"/>
                  <w:marRight w:val="0"/>
                  <w:marTop w:val="0"/>
                  <w:marBottom w:val="0"/>
                  <w:divBdr>
                    <w:top w:val="none" w:sz="0" w:space="0" w:color="auto"/>
                    <w:left w:val="none" w:sz="0" w:space="0" w:color="auto"/>
                    <w:bottom w:val="none" w:sz="0" w:space="0" w:color="auto"/>
                    <w:right w:val="none" w:sz="0" w:space="0" w:color="auto"/>
                  </w:divBdr>
                  <w:divsChild>
                    <w:div w:id="51912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319796">
              <w:marLeft w:val="0"/>
              <w:marRight w:val="0"/>
              <w:marTop w:val="0"/>
              <w:marBottom w:val="0"/>
              <w:divBdr>
                <w:top w:val="none" w:sz="0" w:space="0" w:color="auto"/>
                <w:left w:val="none" w:sz="0" w:space="0" w:color="auto"/>
                <w:bottom w:val="none" w:sz="0" w:space="0" w:color="auto"/>
                <w:right w:val="none" w:sz="0" w:space="0" w:color="auto"/>
              </w:divBdr>
            </w:div>
          </w:divsChild>
        </w:div>
        <w:div w:id="1808039820">
          <w:marLeft w:val="0"/>
          <w:marRight w:val="0"/>
          <w:marTop w:val="0"/>
          <w:marBottom w:val="0"/>
          <w:divBdr>
            <w:top w:val="none" w:sz="0" w:space="0" w:color="auto"/>
            <w:left w:val="none" w:sz="0" w:space="0" w:color="auto"/>
            <w:bottom w:val="none" w:sz="0" w:space="0" w:color="auto"/>
            <w:right w:val="none" w:sz="0" w:space="0" w:color="auto"/>
          </w:divBdr>
          <w:divsChild>
            <w:div w:id="174924428">
              <w:marLeft w:val="0"/>
              <w:marRight w:val="0"/>
              <w:marTop w:val="0"/>
              <w:marBottom w:val="0"/>
              <w:divBdr>
                <w:top w:val="none" w:sz="0" w:space="0" w:color="auto"/>
                <w:left w:val="none" w:sz="0" w:space="0" w:color="auto"/>
                <w:bottom w:val="none" w:sz="0" w:space="0" w:color="auto"/>
                <w:right w:val="none" w:sz="0" w:space="0" w:color="auto"/>
              </w:divBdr>
            </w:div>
            <w:div w:id="1380129511">
              <w:marLeft w:val="0"/>
              <w:marRight w:val="0"/>
              <w:marTop w:val="0"/>
              <w:marBottom w:val="0"/>
              <w:divBdr>
                <w:top w:val="none" w:sz="0" w:space="0" w:color="auto"/>
                <w:left w:val="none" w:sz="0" w:space="0" w:color="auto"/>
                <w:bottom w:val="none" w:sz="0" w:space="0" w:color="auto"/>
                <w:right w:val="none" w:sz="0" w:space="0" w:color="auto"/>
              </w:divBdr>
            </w:div>
            <w:div w:id="1606646369">
              <w:marLeft w:val="0"/>
              <w:marRight w:val="0"/>
              <w:marTop w:val="0"/>
              <w:marBottom w:val="0"/>
              <w:divBdr>
                <w:top w:val="none" w:sz="0" w:space="0" w:color="auto"/>
                <w:left w:val="none" w:sz="0" w:space="0" w:color="auto"/>
                <w:bottom w:val="none" w:sz="0" w:space="0" w:color="auto"/>
                <w:right w:val="none" w:sz="0" w:space="0" w:color="auto"/>
              </w:divBdr>
              <w:divsChild>
                <w:div w:id="1737968898">
                  <w:marLeft w:val="0"/>
                  <w:marRight w:val="0"/>
                  <w:marTop w:val="0"/>
                  <w:marBottom w:val="0"/>
                  <w:divBdr>
                    <w:top w:val="none" w:sz="0" w:space="0" w:color="auto"/>
                    <w:left w:val="none" w:sz="0" w:space="0" w:color="auto"/>
                    <w:bottom w:val="none" w:sz="0" w:space="0" w:color="auto"/>
                    <w:right w:val="none" w:sz="0" w:space="0" w:color="auto"/>
                  </w:divBdr>
                  <w:divsChild>
                    <w:div w:id="42442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360422">
      <w:bodyDiv w:val="1"/>
      <w:marLeft w:val="0"/>
      <w:marRight w:val="0"/>
      <w:marTop w:val="0"/>
      <w:marBottom w:val="0"/>
      <w:divBdr>
        <w:top w:val="none" w:sz="0" w:space="0" w:color="auto"/>
        <w:left w:val="none" w:sz="0" w:space="0" w:color="auto"/>
        <w:bottom w:val="none" w:sz="0" w:space="0" w:color="auto"/>
        <w:right w:val="none" w:sz="0" w:space="0" w:color="auto"/>
      </w:divBdr>
    </w:div>
    <w:div w:id="1675062730">
      <w:bodyDiv w:val="1"/>
      <w:marLeft w:val="0"/>
      <w:marRight w:val="0"/>
      <w:marTop w:val="0"/>
      <w:marBottom w:val="0"/>
      <w:divBdr>
        <w:top w:val="none" w:sz="0" w:space="0" w:color="auto"/>
        <w:left w:val="none" w:sz="0" w:space="0" w:color="auto"/>
        <w:bottom w:val="none" w:sz="0" w:space="0" w:color="auto"/>
        <w:right w:val="none" w:sz="0" w:space="0" w:color="auto"/>
      </w:divBdr>
    </w:div>
    <w:div w:id="1743209716">
      <w:bodyDiv w:val="1"/>
      <w:marLeft w:val="0"/>
      <w:marRight w:val="0"/>
      <w:marTop w:val="0"/>
      <w:marBottom w:val="0"/>
      <w:divBdr>
        <w:top w:val="none" w:sz="0" w:space="0" w:color="auto"/>
        <w:left w:val="none" w:sz="0" w:space="0" w:color="auto"/>
        <w:bottom w:val="none" w:sz="0" w:space="0" w:color="auto"/>
        <w:right w:val="none" w:sz="0" w:space="0" w:color="auto"/>
      </w:divBdr>
    </w:div>
    <w:div w:id="1751735989">
      <w:bodyDiv w:val="1"/>
      <w:marLeft w:val="0"/>
      <w:marRight w:val="0"/>
      <w:marTop w:val="0"/>
      <w:marBottom w:val="0"/>
      <w:divBdr>
        <w:top w:val="none" w:sz="0" w:space="0" w:color="auto"/>
        <w:left w:val="none" w:sz="0" w:space="0" w:color="auto"/>
        <w:bottom w:val="none" w:sz="0" w:space="0" w:color="auto"/>
        <w:right w:val="none" w:sz="0" w:space="0" w:color="auto"/>
      </w:divBdr>
    </w:div>
    <w:div w:id="1762024835">
      <w:bodyDiv w:val="1"/>
      <w:marLeft w:val="0"/>
      <w:marRight w:val="0"/>
      <w:marTop w:val="0"/>
      <w:marBottom w:val="0"/>
      <w:divBdr>
        <w:top w:val="none" w:sz="0" w:space="0" w:color="auto"/>
        <w:left w:val="none" w:sz="0" w:space="0" w:color="auto"/>
        <w:bottom w:val="none" w:sz="0" w:space="0" w:color="auto"/>
        <w:right w:val="none" w:sz="0" w:space="0" w:color="auto"/>
      </w:divBdr>
    </w:div>
    <w:div w:id="1907105292">
      <w:bodyDiv w:val="1"/>
      <w:marLeft w:val="0"/>
      <w:marRight w:val="0"/>
      <w:marTop w:val="0"/>
      <w:marBottom w:val="0"/>
      <w:divBdr>
        <w:top w:val="none" w:sz="0" w:space="0" w:color="auto"/>
        <w:left w:val="none" w:sz="0" w:space="0" w:color="auto"/>
        <w:bottom w:val="none" w:sz="0" w:space="0" w:color="auto"/>
        <w:right w:val="none" w:sz="0" w:space="0" w:color="auto"/>
      </w:divBdr>
    </w:div>
    <w:div w:id="1941061704">
      <w:bodyDiv w:val="1"/>
      <w:marLeft w:val="0"/>
      <w:marRight w:val="0"/>
      <w:marTop w:val="0"/>
      <w:marBottom w:val="0"/>
      <w:divBdr>
        <w:top w:val="none" w:sz="0" w:space="0" w:color="auto"/>
        <w:left w:val="none" w:sz="0" w:space="0" w:color="auto"/>
        <w:bottom w:val="none" w:sz="0" w:space="0" w:color="auto"/>
        <w:right w:val="none" w:sz="0" w:space="0" w:color="auto"/>
      </w:divBdr>
    </w:div>
    <w:div w:id="2000306981">
      <w:bodyDiv w:val="1"/>
      <w:marLeft w:val="0"/>
      <w:marRight w:val="0"/>
      <w:marTop w:val="0"/>
      <w:marBottom w:val="0"/>
      <w:divBdr>
        <w:top w:val="none" w:sz="0" w:space="0" w:color="auto"/>
        <w:left w:val="none" w:sz="0" w:space="0" w:color="auto"/>
        <w:bottom w:val="none" w:sz="0" w:space="0" w:color="auto"/>
        <w:right w:val="none" w:sz="0" w:space="0" w:color="auto"/>
      </w:divBdr>
    </w:div>
    <w:div w:id="2022512477">
      <w:bodyDiv w:val="1"/>
      <w:marLeft w:val="0"/>
      <w:marRight w:val="0"/>
      <w:marTop w:val="0"/>
      <w:marBottom w:val="0"/>
      <w:divBdr>
        <w:top w:val="none" w:sz="0" w:space="0" w:color="auto"/>
        <w:left w:val="none" w:sz="0" w:space="0" w:color="auto"/>
        <w:bottom w:val="none" w:sz="0" w:space="0" w:color="auto"/>
        <w:right w:val="none" w:sz="0" w:space="0" w:color="auto"/>
      </w:divBdr>
    </w:div>
    <w:div w:id="2052075979">
      <w:bodyDiv w:val="1"/>
      <w:marLeft w:val="0"/>
      <w:marRight w:val="0"/>
      <w:marTop w:val="0"/>
      <w:marBottom w:val="0"/>
      <w:divBdr>
        <w:top w:val="none" w:sz="0" w:space="0" w:color="auto"/>
        <w:left w:val="none" w:sz="0" w:space="0" w:color="auto"/>
        <w:bottom w:val="none" w:sz="0" w:space="0" w:color="auto"/>
        <w:right w:val="none" w:sz="0" w:space="0" w:color="auto"/>
      </w:divBdr>
    </w:div>
    <w:div w:id="2054689308">
      <w:bodyDiv w:val="1"/>
      <w:marLeft w:val="0"/>
      <w:marRight w:val="0"/>
      <w:marTop w:val="0"/>
      <w:marBottom w:val="0"/>
      <w:divBdr>
        <w:top w:val="none" w:sz="0" w:space="0" w:color="auto"/>
        <w:left w:val="none" w:sz="0" w:space="0" w:color="auto"/>
        <w:bottom w:val="none" w:sz="0" w:space="0" w:color="auto"/>
        <w:right w:val="none" w:sz="0" w:space="0" w:color="auto"/>
      </w:divBdr>
    </w:div>
    <w:div w:id="2076202658">
      <w:bodyDiv w:val="1"/>
      <w:marLeft w:val="0"/>
      <w:marRight w:val="0"/>
      <w:marTop w:val="0"/>
      <w:marBottom w:val="0"/>
      <w:divBdr>
        <w:top w:val="none" w:sz="0" w:space="0" w:color="auto"/>
        <w:left w:val="none" w:sz="0" w:space="0" w:color="auto"/>
        <w:bottom w:val="none" w:sz="0" w:space="0" w:color="auto"/>
        <w:right w:val="none" w:sz="0" w:space="0" w:color="auto"/>
      </w:divBdr>
    </w:div>
    <w:div w:id="2093769582">
      <w:bodyDiv w:val="1"/>
      <w:marLeft w:val="0"/>
      <w:marRight w:val="0"/>
      <w:marTop w:val="0"/>
      <w:marBottom w:val="0"/>
      <w:divBdr>
        <w:top w:val="none" w:sz="0" w:space="0" w:color="auto"/>
        <w:left w:val="none" w:sz="0" w:space="0" w:color="auto"/>
        <w:bottom w:val="none" w:sz="0" w:space="0" w:color="auto"/>
        <w:right w:val="none" w:sz="0" w:space="0" w:color="auto"/>
      </w:divBdr>
    </w:div>
    <w:div w:id="2118332181">
      <w:bodyDiv w:val="1"/>
      <w:marLeft w:val="0"/>
      <w:marRight w:val="0"/>
      <w:marTop w:val="0"/>
      <w:marBottom w:val="0"/>
      <w:divBdr>
        <w:top w:val="none" w:sz="0" w:space="0" w:color="auto"/>
        <w:left w:val="none" w:sz="0" w:space="0" w:color="auto"/>
        <w:bottom w:val="none" w:sz="0" w:space="0" w:color="auto"/>
        <w:right w:val="none" w:sz="0" w:space="0" w:color="auto"/>
      </w:divBdr>
    </w:div>
    <w:div w:id="2119519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Billy-Elsbury/2D-Platformer-Unity" TargetMode="External"/><Relationship Id="rId18" Type="http://schemas.openxmlformats.org/officeDocument/2006/relationships/image" Target="media/image5.png"/><Relationship Id="rId26" Type="http://schemas.openxmlformats.org/officeDocument/2006/relationships/image" Target="media/image13.gif"/><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tyles" Target="styles.xml"/><Relationship Id="rId12" Type="http://schemas.openxmlformats.org/officeDocument/2006/relationships/hyperlink" Target="https://github.com/Billy-Elsbury/2D-Platformer-Unity"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gif"/><Relationship Id="rId28"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9.gif"/><Relationship Id="rId27" Type="http://schemas.openxmlformats.org/officeDocument/2006/relationships/image" Target="media/image14.gif"/><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745CA59D1384DA49836AC643EA250E5"/>
        <w:category>
          <w:name w:val="General"/>
          <w:gallery w:val="placeholder"/>
        </w:category>
        <w:types>
          <w:type w:val="bbPlcHdr"/>
        </w:types>
        <w:behaviors>
          <w:behavior w:val="content"/>
        </w:behaviors>
        <w:guid w:val="{64FA7702-1677-411C-B386-06BAC2962513}"/>
      </w:docPartPr>
      <w:docPartBody>
        <w:p w:rsidR="006D5FF2" w:rsidRDefault="005922FE" w:rsidP="005922FE">
          <w:pPr>
            <w:pStyle w:val="F745CA59D1384DA49836AC643EA250E5"/>
          </w:pPr>
          <w:r>
            <w:rPr>
              <w:color w:val="0F4761" w:themeColor="accent1" w:themeShade="BF"/>
              <w:sz w:val="24"/>
              <w:szCs w:val="24"/>
            </w:rPr>
            <w:t>[Company name]</w:t>
          </w:r>
        </w:p>
      </w:docPartBody>
    </w:docPart>
    <w:docPart>
      <w:docPartPr>
        <w:name w:val="3F57AD98DC7344B5900900F25C4BB05B"/>
        <w:category>
          <w:name w:val="General"/>
          <w:gallery w:val="placeholder"/>
        </w:category>
        <w:types>
          <w:type w:val="bbPlcHdr"/>
        </w:types>
        <w:behaviors>
          <w:behavior w:val="content"/>
        </w:behaviors>
        <w:guid w:val="{A76CF8ED-3FB5-4294-8680-999626ED076C}"/>
      </w:docPartPr>
      <w:docPartBody>
        <w:p w:rsidR="006D5FF2" w:rsidRDefault="005922FE" w:rsidP="005922FE">
          <w:pPr>
            <w:pStyle w:val="3F57AD98DC7344B5900900F25C4BB05B"/>
          </w:pPr>
          <w:r>
            <w:rPr>
              <w:rFonts w:asciiTheme="majorHAnsi" w:eastAsiaTheme="majorEastAsia" w:hAnsiTheme="majorHAnsi" w:cstheme="majorBidi"/>
              <w:color w:val="156082" w:themeColor="accent1"/>
              <w:sz w:val="88"/>
              <w:szCs w:val="88"/>
            </w:rPr>
            <w:t>[Document title]</w:t>
          </w:r>
        </w:p>
      </w:docPartBody>
    </w:docPart>
    <w:docPart>
      <w:docPartPr>
        <w:name w:val="E7D8CAAE04B248C284A7DE7B267505EE"/>
        <w:category>
          <w:name w:val="General"/>
          <w:gallery w:val="placeholder"/>
        </w:category>
        <w:types>
          <w:type w:val="bbPlcHdr"/>
        </w:types>
        <w:behaviors>
          <w:behavior w:val="content"/>
        </w:behaviors>
        <w:guid w:val="{DF290189-5CFA-4872-BC16-634150D80308}"/>
      </w:docPartPr>
      <w:docPartBody>
        <w:p w:rsidR="006D5FF2" w:rsidRDefault="005922FE" w:rsidP="005922FE">
          <w:pPr>
            <w:pStyle w:val="E7D8CAAE04B248C284A7DE7B267505EE"/>
          </w:pPr>
          <w:r>
            <w:rPr>
              <w:color w:val="156082" w:themeColor="accent1"/>
              <w:sz w:val="28"/>
              <w:szCs w:val="2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2FE"/>
    <w:rsid w:val="00086FF9"/>
    <w:rsid w:val="0010749F"/>
    <w:rsid w:val="00111001"/>
    <w:rsid w:val="001347CA"/>
    <w:rsid w:val="00147D17"/>
    <w:rsid w:val="0019001D"/>
    <w:rsid w:val="001D1F07"/>
    <w:rsid w:val="001D2290"/>
    <w:rsid w:val="0020030E"/>
    <w:rsid w:val="002252A7"/>
    <w:rsid w:val="00233F41"/>
    <w:rsid w:val="002518E9"/>
    <w:rsid w:val="00297808"/>
    <w:rsid w:val="002C4E24"/>
    <w:rsid w:val="002D7591"/>
    <w:rsid w:val="002F1882"/>
    <w:rsid w:val="003D1243"/>
    <w:rsid w:val="00426578"/>
    <w:rsid w:val="004711F6"/>
    <w:rsid w:val="00493E5A"/>
    <w:rsid w:val="004E4D9C"/>
    <w:rsid w:val="00513EBD"/>
    <w:rsid w:val="00563754"/>
    <w:rsid w:val="005922FE"/>
    <w:rsid w:val="006D5FF2"/>
    <w:rsid w:val="006F4C87"/>
    <w:rsid w:val="0072063B"/>
    <w:rsid w:val="007705CA"/>
    <w:rsid w:val="007D3E34"/>
    <w:rsid w:val="007D65C7"/>
    <w:rsid w:val="00881B83"/>
    <w:rsid w:val="008A4A34"/>
    <w:rsid w:val="008C2287"/>
    <w:rsid w:val="0092472C"/>
    <w:rsid w:val="009536A0"/>
    <w:rsid w:val="00967479"/>
    <w:rsid w:val="009C02DD"/>
    <w:rsid w:val="009C44E6"/>
    <w:rsid w:val="009D18B1"/>
    <w:rsid w:val="009F4B88"/>
    <w:rsid w:val="00A76983"/>
    <w:rsid w:val="00A80DD2"/>
    <w:rsid w:val="00AA2960"/>
    <w:rsid w:val="00AE1752"/>
    <w:rsid w:val="00B17CE3"/>
    <w:rsid w:val="00B755B6"/>
    <w:rsid w:val="00BB687A"/>
    <w:rsid w:val="00BC031B"/>
    <w:rsid w:val="00C15197"/>
    <w:rsid w:val="00C4595F"/>
    <w:rsid w:val="00C87B70"/>
    <w:rsid w:val="00D418A4"/>
    <w:rsid w:val="00E044B6"/>
    <w:rsid w:val="00E23FA0"/>
    <w:rsid w:val="00E24D85"/>
    <w:rsid w:val="00E44DDB"/>
    <w:rsid w:val="00EF223A"/>
    <w:rsid w:val="00F66814"/>
    <w:rsid w:val="00F84B9D"/>
    <w:rsid w:val="00FB5287"/>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E" w:eastAsia="en-I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45CA59D1384DA49836AC643EA250E5">
    <w:name w:val="F745CA59D1384DA49836AC643EA250E5"/>
    <w:rsid w:val="005922FE"/>
  </w:style>
  <w:style w:type="paragraph" w:customStyle="1" w:styleId="3F57AD98DC7344B5900900F25C4BB05B">
    <w:name w:val="3F57AD98DC7344B5900900F25C4BB05B"/>
    <w:rsid w:val="005922FE"/>
  </w:style>
  <w:style w:type="paragraph" w:customStyle="1" w:styleId="E7D8CAAE04B248C284A7DE7B267505EE">
    <w:name w:val="E7D8CAAE04B248C284A7DE7B267505EE"/>
    <w:rsid w:val="005922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0-0-2024</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5FCAB99F61D44408BFA4905511FD5D7" ma:contentTypeVersion="17" ma:contentTypeDescription="Create a new document." ma:contentTypeScope="" ma:versionID="4444a33fb26b13ebe6cde8b972a1df74">
  <xsd:schema xmlns:xsd="http://www.w3.org/2001/XMLSchema" xmlns:xs="http://www.w3.org/2001/XMLSchema" xmlns:p="http://schemas.microsoft.com/office/2006/metadata/properties" xmlns:ns3="8552b5d7-4deb-4460-9153-0bb224b95821" xmlns:ns4="e5c891c6-1fb4-4e24-91a2-889c75c898c1" targetNamespace="http://schemas.microsoft.com/office/2006/metadata/properties" ma:root="true" ma:fieldsID="e75b162ea37176d04c2e16891ef29ae3" ns3:_="" ns4:_="">
    <xsd:import namespace="8552b5d7-4deb-4460-9153-0bb224b95821"/>
    <xsd:import namespace="e5c891c6-1fb4-4e24-91a2-889c75c898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52b5d7-4deb-4460-9153-0bb224b958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c891c6-1fb4-4e24-91a2-889c75c898c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8552b5d7-4deb-4460-9153-0bb224b9582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Kap19</b:Tag>
    <b:SourceType>JournalArticle</b:SourceType>
    <b:Guid>{59C0C314-B10F-4400-B459-3D269326FF5A}</b:Guid>
    <b:Title>Siri, Siri, in my hand: Who's the fairest in the land? On the interpretations, illustrations, and implications of artificial intelligence</b:Title>
    <b:Year>2019</b:Year>
    <b:JournalName>Buziness Horizons</b:JournalName>
    <b:Pages>15-25</b:Pages>
    <b:Volume>62</b:Volume>
    <b:Issue>1</b:Issue>
    <b:Author>
      <b:Author>
        <b:NameList>
          <b:Person>
            <b:Last>Kaplan</b:Last>
            <b:First>Andreas</b:First>
          </b:Person>
          <b:Person>
            <b:Last>Michael</b:Last>
            <b:First>Haenlein</b:First>
          </b:Person>
        </b:NameList>
      </b:Author>
    </b:Author>
    <b:RefOrder>1</b:RefOrder>
  </b:Source>
  <b:Source>
    <b:Tag>IBM231</b:Tag>
    <b:SourceType>InternetSite</b:SourceType>
    <b:Guid>{3A6F7CC4-30AD-4C62-91F9-0C53CDF4529C}</b:Guid>
    <b:Author>
      <b:Author>
        <b:Corporate>IBM</b:Corporate>
      </b:Author>
    </b:Author>
    <b:Title>What is machine learning?</b:Title>
    <b:Year>2023</b:Year>
    <b:YearAccessed>2023</b:YearAccessed>
    <b:MonthAccessed>October</b:MonthAccessed>
    <b:DayAccessed>14</b:DayAccessed>
    <b:URL>https://www.ibm.com/topics/machine-learning</b:URL>
    <b:RefOrder>2</b:RefOrder>
  </b:Source>
  <b:Source>
    <b:Tag>UCB20</b:Tag>
    <b:SourceType>InternetSite</b:SourceType>
    <b:Guid>{6EF6AAAB-6EAD-4C1A-AB96-C13110C49CE2}</b:Guid>
    <b:Author>
      <b:Author>
        <b:Corporate>UC Berkeley School of Information</b:Corporate>
      </b:Author>
    </b:Author>
    <b:Title>What is Machine Learning (ML)?</b:Title>
    <b:Year>2020</b:Year>
    <b:YearAccessed>2023</b:YearAccessed>
    <b:MonthAccessed>October</b:MonthAccessed>
    <b:DayAccessed>15</b:DayAccessed>
    <b:URL>https://ischoolonline.berkeley.edu/blog/what-is-machine-learning/</b:URL>
    <b:RefOrder>3</b:RefOrder>
  </b:Source>
  <b:Source>
    <b:Tag>IBM233</b:Tag>
    <b:SourceType>InternetSite</b:SourceType>
    <b:Guid>{B1978675-DDB0-4058-BBC3-54CBF58AA60C}</b:Guid>
    <b:Title>What is linear regression?</b:Title>
    <b:Year>2023</b:Year>
    <b:Author>
      <b:Author>
        <b:Corporate>IBM</b:Corporate>
      </b:Author>
    </b:Author>
    <b:YearAccessed>2023</b:YearAccessed>
    <b:MonthAccessed>November</b:MonthAccessed>
    <b:DayAccessed>1</b:DayAccessed>
    <b:URL>https://www.ibm.com/topics/linear-regression</b:URL>
    <b:RefOrder>4</b:RefOrder>
  </b:Source>
  <b:Source>
    <b:Tag>Sci231</b:Tag>
    <b:SourceType>InternetSite</b:SourceType>
    <b:Guid>{D11DD6FA-AEC6-499E-9E56-3FBD721CC724}</b:Guid>
    <b:Author>
      <b:Author>
        <b:Corporate>Scikit Learn</b:Corporate>
      </b:Author>
    </b:Author>
    <b:Title>2.3 Clustering</b:Title>
    <b:Year>2023</b:Year>
    <b:YearAccessed>2023</b:YearAccessed>
    <b:MonthAccessed>November</b:MonthAccessed>
    <b:DayAccessed>1</b:DayAccessed>
    <b:URL>https://scikit-learn.org/stable/modules/clustering.html#k-means</b:URL>
    <b:RefOrder>5</b:RefOrder>
  </b:Source>
  <b:Source>
    <b:Tag>Sci23</b:Tag>
    <b:SourceType>InternetSite</b:SourceType>
    <b:Guid>{BF250AF5-8C14-47D1-AE00-E85D98F65B56}</b:Guid>
    <b:Author>
      <b:Author>
        <b:Corporate>Scikit Learn</b:Corporate>
      </b:Author>
    </b:Author>
    <b:Title>1.4 Support Vector Machines</b:Title>
    <b:Year>2023</b:Year>
    <b:YearAccessed>2023</b:YearAccessed>
    <b:MonthAccessed>November</b:MonthAccessed>
    <b:DayAccessed>1</b:DayAccessed>
    <b:URL>https://scikit-learn.org/stable/modules/svm.html</b:URL>
    <b:RefOrder>6</b:RefOrder>
  </b:Source>
  <b:Source>
    <b:Tag>IBM232</b:Tag>
    <b:SourceType>InternetSite</b:SourceType>
    <b:Guid>{70DDBC1F-9593-435D-843C-6F64F367CDAF}</b:Guid>
    <b:Author>
      <b:Author>
        <b:Corporate>IBM</b:Corporate>
      </b:Author>
    </b:Author>
    <b:Title>What is a neural network?</b:Title>
    <b:Year>2023</b:Year>
    <b:YearAccessed>2023</b:YearAccessed>
    <b:MonthAccessed>October</b:MonthAccessed>
    <b:DayAccessed>15</b:DayAccessed>
    <b:URL>scale observations of training data, this is in contrast to conventional programming where i</b:URL>
    <b:RefOrder>7</b:RefOrder>
  </b:Source>
  <b:Source>
    <b:Tag>McC20</b:Tag>
    <b:SourceType>InternetSite</b:SourceType>
    <b:Guid>{4E48A6F9-0F4A-49ED-8C4E-53D0EFAC6B98}</b:Guid>
    <b:Author>
      <b:Author>
        <b:NameList>
          <b:Person>
            <b:Last>McCullum</b:Last>
            <b:First>Nick</b:First>
          </b:Person>
        </b:NameList>
      </b:Author>
    </b:Author>
    <b:Title>Deep Learning Neural Networks Explained in Plain English</b:Title>
    <b:Year>2020</b:Year>
    <b:YearAccessed>2023</b:YearAccessed>
    <b:MonthAccessed>November</b:MonthAccessed>
    <b:DayAccessed>13</b:DayAccessed>
    <b:URL>https://www.freecodecamp.org/news/deep-learning-neural-networks-explained-in-plain-english/#:~:text=Each%20node%20in%20the%20neural,the%20field%20of%20deep%20learning</b:URL>
    <b:RefOrder>8</b:RefOrder>
  </b:Source>
  <b:Source>
    <b:Tag>Arn19</b:Tag>
    <b:SourceType>InternetSite</b:SourceType>
    <b:Guid>{B44E36F2-63DD-4726-8672-5735E8B91560}</b:Guid>
    <b:Author>
      <b:Author>
        <b:NameList>
          <b:Person>
            <b:Last>Arnx</b:Last>
            <b:First>Arthur</b:First>
          </b:Person>
        </b:NameList>
      </b:Author>
    </b:Author>
    <b:Title>First neural network for beginners explained (with code)</b:Title>
    <b:Year>2019</b:Year>
    <b:YearAccessed>2023</b:YearAccessed>
    <b:MonthAccessed>November</b:MonthAccessed>
    <b:DayAccessed>13</b:DayAccessed>
    <b:URL>https://towardsdatascience.com/first-neural-network-for-beginners-explained-with-code-4cfd37e06eaf</b:URL>
    <b:RefOrder>9</b:RefOrder>
  </b:Source>
  <b:Source>
    <b:Tag>Ale23</b:Tag>
    <b:SourceType>InternetSite</b:SourceType>
    <b:Guid>{378BE991-63E7-4DE4-96CB-AF40E62BDE86}</b:Guid>
    <b:Title>Why AI-generated hands are the stuff of nightmares, explained by a scientist</b:Title>
    <b:Year>2023</b:Year>
    <b:Author>
      <b:Author>
        <b:NameList>
          <b:Person>
            <b:Last>Hughes</b:Last>
            <b:First>Alex</b:First>
          </b:Person>
        </b:NameList>
      </b:Author>
    </b:Author>
    <b:YearAccessed>2023</b:YearAccessed>
    <b:MonthAccessed>October</b:MonthAccessed>
    <b:DayAccessed>15</b:DayAccessed>
    <b:URL>https://www.sciencefocus.com/future-technology/why-ai-generated-hands-are-the-stuff-of-nightmares-explained-by-a-scientist</b:URL>
    <b:RefOrder>10</b:RefOrder>
  </b:Source>
  <b:Source>
    <b:Tag>Alk23</b:Tag>
    <b:SourceType>JournalArticle</b:SourceType>
    <b:Guid>{7C356183-AFF0-4CD6-A741-ABA84BC9F67A}</b:Guid>
    <b:Title>Aritifical Hallucinations in ChatGPT: Implications in Scientific Writing</b:Title>
    <b:Year>2023</b:Year>
    <b:JournalName>Cureus</b:JournalName>
    <b:Author>
      <b:Author>
        <b:NameList>
          <b:Person>
            <b:Last>Alkaissi</b:Last>
            <b:First>Hussam</b:First>
          </b:Person>
          <b:Person>
            <b:Last>McFarlane</b:Last>
            <b:Middle>L</b:Middle>
            <b:First>Samy</b:First>
          </b:Person>
        </b:NameList>
      </b:Author>
    </b:Author>
    <b:RefOrder>11</b:RefOrder>
  </b:Source>
  <b:Source>
    <b:Tag>Cha23</b:Tag>
    <b:SourceType>JournalArticle</b:SourceType>
    <b:Guid>{0BDE5DF7-CD71-4EFE-9FA7-097B8B39DBBB}</b:Guid>
    <b:Title>Ten Years of Generative Adversarial Nets (GANs): A survey of the state-of-the-art</b:Title>
    <b:Year>2023</b:Year>
    <b:Author>
      <b:Author>
        <b:NameList>
          <b:Person>
            <b:Last>Chakraborty</b:Last>
            <b:Middle>Tanujit</b:Middle>
          </b:Person>
          <b:Person>
            <b:Last>S</b:Last>
            <b:First>Ujwal Reddy K</b:First>
          </b:Person>
          <b:Person>
            <b:Last>Nail</b:Last>
            <b:Middle>M</b:Middle>
            <b:First>Shraddha</b:First>
          </b:Person>
          <b:Person>
            <b:Last>Panja</b:Last>
            <b:First>Madhurima</b:First>
          </b:Person>
          <b:Person>
            <b:Last>Manvitha</b:Last>
            <b:First>Bayapureddy</b:First>
          </b:Person>
        </b:NameList>
      </b:Author>
    </b:Author>
    <b:RefOrder>12</b:RefOrder>
  </b:Source>
  <b:Source>
    <b:Tag>Coh22</b:Tag>
    <b:SourceType>JournalArticle</b:SourceType>
    <b:Guid>{9D81B7CE-9285-4474-9B92-D022890335FD}</b:Guid>
    <b:Title>General Adversarial Networks</b:Title>
    <b:Year>2022</b:Year>
    <b:Author>
      <b:Author>
        <b:NameList>
          <b:Person>
            <b:Last>Cohen</b:Last>
            <b:First>Gilad</b:First>
          </b:Person>
          <b:Person>
            <b:Last>Giryes</b:Last>
            <b:First>Raja</b:First>
          </b:Person>
        </b:NameList>
      </b:Author>
    </b:Author>
    <b:RefOrder>13</b:RefOrder>
  </b:Source>
  <b:Source>
    <b:Tag>Shi18</b:Tag>
    <b:SourceType>JournalArticle</b:SourceType>
    <b:Guid>{6DDEC3EA-2AD9-4507-8618-DE84F6AA707C}</b:Guid>
    <b:Title>Medical Image Synthesis for Data Augmentation and Anonymization using Generative Adversarial Networks</b:Title>
    <b:Year>2018</b:Year>
    <b:Author>
      <b:Author>
        <b:NameList>
          <b:Person>
            <b:Last>Shin</b:Last>
            <b:First>Hoo-Chang</b:First>
          </b:Person>
          <b:Person>
            <b:Last>Tenenholtz</b:Last>
            <b:Middle>A</b:Middle>
            <b:First>Neil</b:First>
          </b:Person>
          <b:Person>
            <b:Last>Rogers</b:Last>
            <b:Middle>K</b:Middle>
            <b:First>Jameson</b:First>
          </b:Person>
          <b:Person>
            <b:Last>Schwarz</b:Last>
            <b:Middle>G</b:Middle>
            <b:First>Christopher</b:First>
          </b:Person>
          <b:Person>
            <b:Last>Senjem</b:Last>
            <b:Middle>L</b:Middle>
            <b:First>Matthew </b:First>
          </b:Person>
          <b:Person>
            <b:Last>Gunter</b:Last>
            <b:Middle>L</b:Middle>
            <b:First>Jeffrey</b:First>
          </b:Person>
          <b:Person>
            <b:Last>Andriole</b:Last>
            <b:First>Katherine</b:First>
          </b:Person>
          <b:Person>
            <b:Last>Michalski</b:Last>
            <b:First>Mark</b:First>
          </b:Person>
        </b:NameList>
      </b:Author>
    </b:Author>
    <b:RefOrder>14</b:RefOrder>
  </b:Source>
  <b:Source>
    <b:Tag>Tia23</b:Tag>
    <b:SourceType>JournalArticle</b:SourceType>
    <b:Guid>{ABD6612A-0C06-41FE-B162-54F7AD036827}</b:Guid>
    <b:Title>A Survey of Diffusion Based Image Generation Models: Issues and Their solutions</b:Title>
    <b:Year>2023</b:Year>
    <b:Author>
      <b:Author>
        <b:NameList>
          <b:Person>
            <b:Last>Tianyi</b:Last>
            <b:First>Zhang</b:First>
          </b:Person>
          <b:Person>
            <b:Last>Wang</b:Last>
            <b:First>Zheng</b:First>
          </b:Person>
          <b:Person>
            <b:Last>Huang</b:Last>
            <b:First>Jing</b:First>
          </b:Person>
          <b:Person>
            <b:Last>Tasnim</b:Last>
            <b:Middle>Muhammad</b:Middle>
            <b:First>Mohiuddin </b:First>
          </b:Person>
          <b:Person>
            <b:Last>Shi</b:Last>
            <b:First>Wei</b:First>
          </b:Person>
        </b:NameList>
      </b:Author>
    </b:Author>
    <b:RefOrder>15</b:RefOrder>
  </b:Source>
  <b:Source>
    <b:Tag>AUT23</b:Tag>
    <b:SourceType>InternetSite</b:SourceType>
    <b:Guid>{653E77C9-88AE-475D-B19A-1F1683631259}</b:Guid>
    <b:Title>stable-diffusion-webui</b:Title>
    <b:Year>2023</b:Year>
    <b:Author>
      <b:Author>
        <b:Corporate>AUTOMATIC1111</b:Corporate>
      </b:Author>
    </b:Author>
    <b:YearAccessed>2023</b:YearAccessed>
    <b:MonthAccessed>October</b:MonthAccessed>
    <b:DayAccessed>8</b:DayAccessed>
    <b:URL>https://github.com/AUTOMATIC1111/stable-diffusion-webui</b:URL>
    <b:RefOrder>16</b:RefOrder>
  </b:Source>
  <b:Source>
    <b:Tag>Sta231</b:Tag>
    <b:SourceType>InternetSite</b:SourceType>
    <b:Guid>{E03BB16C-E867-4C87-89A5-19A6D1790E5B}</b:Guid>
    <b:Author>
      <b:Author>
        <b:Corporate>Stability AI</b:Corporate>
      </b:Author>
    </b:Author>
    <b:Title>stablediffusion</b:Title>
    <b:Year>2023</b:Year>
    <b:YearAccessed>2023</b:YearAccessed>
    <b:MonthAccessed>October</b:MonthAccessed>
    <b:DayAccessed>8</b:DayAccessed>
    <b:URL>https://github.com/Stability-AI/stablediffusion</b:URL>
    <b:RefOrder>17</b:RefOrder>
  </b:Source>
  <b:Source>
    <b:Tag>Pat23</b:Tag>
    <b:SourceType>InternetSite</b:SourceType>
    <b:Guid>{B42028CB-72F7-46C7-973D-CD638F9B6947}</b:Guid>
    <b:Author>
      <b:Author>
        <b:NameList>
          <b:Person>
            <b:Last>Patrick</b:Last>
            <b:First>Ediath</b:First>
          </b:Person>
        </b:NameList>
      </b:Author>
    </b:Author>
    <b:Title>French AI Startup Mistral Faces Backlash As New LLM Generates Harmful Content</b:Title>
    <b:Year>2023</b:Year>
    <b:YearAccessed>2023</b:YearAccessed>
    <b:MonthAccessed>November</b:MonthAccessed>
    <b:DayAccessed>20</b:DayAccessed>
    <b:URL>https://www.cryptopolitan.com/french-ai-startup-mistral-faces-backlash/</b:URL>
    <b:RefOrder>18</b:RefOrder>
  </b:Source>
  <b:Source>
    <b:Tag>Sta23</b:Tag>
    <b:SourceType>Report</b:SourceType>
    <b:Guid>{CB4DEFA0-383C-4885-B695-3733904FFADC}</b:Guid>
    <b:Title>Artificial Intelligence Index Report 2023 Introduction to the AI Index Report 2023</b:Title>
    <b:Year>2023</b:Year>
    <b:Author>
      <b:Author>
        <b:Corporate>Stanford</b:Corporate>
      </b:Author>
    </b:Author>
    <b:RefOrder>19</b:RefOrder>
  </b:Source>
  <b:Source>
    <b:Tag>McK23</b:Tag>
    <b:SourceType>InternetSite</b:SourceType>
    <b:Guid>{E492CD25-838F-4005-8B22-78DD511797ED}</b:Guid>
    <b:Author>
      <b:Author>
        <b:Corporate>McKinsey &amp; Company</b:Corporate>
      </b:Author>
    </b:Author>
    <b:Title>The state of AI in 2023: Genrative AI's breakout year</b:Title>
    <b:Year>2023</b:Year>
    <b:YearAccessed>2023</b:YearAccessed>
    <b:MonthAccessed>October</b:MonthAccessed>
    <b:DayAccessed>14</b:DayAccessed>
    <b:URL>https://www.mckinsey.com/capabilities/quantumblack/our-insights/the-state-of-ai-in-2023-generative-AIs-breakout-year</b:URL>
    <b:RefOrder>20</b:RefOrder>
  </b:Source>
  <b:Source>
    <b:Tag>Kar21</b:Tag>
    <b:SourceType>JournalArticle</b:SourceType>
    <b:Guid>{D1757A06-12C3-43F1-99B6-54C0748ADAB4}</b:Guid>
    <b:Title>A Style-Based Generator Architecture for Generative Adversarial Networks</b:Title>
    <b:Year>2021</b:Year>
    <b:Author>
      <b:Author>
        <b:NameList>
          <b:Person>
            <b:Last>Karras</b:Last>
            <b:First>T</b:First>
          </b:Person>
          <b:Person>
            <b:Last>Laine</b:Last>
            <b:First>S</b:First>
          </b:Person>
          <b:Person>
            <b:Last>Aila</b:Last>
            <b:First>T</b:First>
          </b:Person>
        </b:NameList>
      </b:Author>
    </b:Author>
    <b:JournalName>IEEE Transactions on Pattern Analysis and Machine Intelligence</b:JournalName>
    <b:Pages>4217-4228</b:Pages>
    <b:Volume>43</b:Volume>
    <b:Issue>12</b:Issue>
    <b:RefOrder>21</b:RefOrder>
  </b:Source>
  <b:Source>
    <b:Tag>Zha19</b:Tag>
    <b:SourceType>JournalArticle</b:SourceType>
    <b:Guid>{42C76E38-7F3A-4E5C-BB9A-C12E0852A30F}</b:Guid>
    <b:Title>Deep learning enables rapid identification of potent DDR1 kinase inhibitors</b:Title>
    <b:JournalName>Nature Biotechnology</b:JournalName>
    <b:Year>2019</b:Year>
    <b:Pages>1038-1040</b:Pages>
    <b:Volume>37</b:Volume>
    <b:Issue>9</b:Issue>
    <b:Author>
      <b:Author>
        <b:NameList>
          <b:Person>
            <b:Last>Zhavoronkov</b:Last>
            <b:First>Alex</b:First>
          </b:Person>
          <b:Person>
            <b:Last>Ivanenkov</b:Last>
            <b:First>Yan A.</b:First>
          </b:Person>
          <b:Person>
            <b:Last>Aliper</b:Last>
            <b:First>Alex</b:First>
          </b:Person>
          <b:Person>
            <b:Last>Veselov</b:Last>
            <b:Middle>S.</b:Middle>
            <b:First>Mark</b:First>
          </b:Person>
          <b:Person>
            <b:Last>Aladinskiy</b:Last>
            <b:Middle>A.</b:Middle>
            <b:First>Vladimir</b:First>
          </b:Person>
          <b:Person>
            <b:Last>Aladinskaya</b:Last>
            <b:Middle>V</b:Middle>
            <b:First>Anastasiya </b:First>
          </b:Person>
          <b:Person>
            <b:Last>Terentiev</b:Last>
            <b:Middle>A</b:Middle>
            <b:First>Victor</b:First>
          </b:Person>
          <b:Person>
            <b:Last>Polykovskiy</b:Last>
            <b:Middle>A</b:Middle>
            <b:First>Daniil</b:First>
          </b:Person>
          <b:Person>
            <b:Last>Kuznetsov</b:Last>
            <b:Middle>D</b:Middle>
            <b:First>Maksim </b:First>
          </b:Person>
          <b:Person>
            <b:Last>Asadulaev</b:Last>
            <b:First>Arip</b:First>
          </b:Person>
          <b:Person>
            <b:Last>Volkov</b:Last>
            <b:First>Yury</b:First>
          </b:Person>
          <b:Person>
            <b:Last>Zholus</b:Last>
            <b:First>Artem</b:First>
          </b:Person>
          <b:Person>
            <b:Last>Shayakhmetov</b:Last>
            <b:Middle>R</b:Middle>
            <b:First>Rim </b:First>
          </b:Person>
          <b:Person>
            <b:Last>Zhebrak</b:Last>
            <b:First>Alexander</b:First>
          </b:Person>
          <b:Person>
            <b:Last>Minaeva</b:Last>
            <b:Middle>I</b:Middle>
            <b:First>Lidiya </b:First>
          </b:Person>
          <b:Person>
            <b:Last>Zagribelnyy</b:Last>
            <b:Middle>A</b:Middle>
            <b:First>Bogdan</b:First>
          </b:Person>
          <b:Person>
            <b:Last>Lee</b:Last>
            <b:Middle>H</b:Middle>
            <b:First>Lennart</b:First>
          </b:Person>
          <b:Person>
            <b:Last>Soll</b:Last>
            <b:First>Richard</b:First>
          </b:Person>
          <b:Person>
            <b:Last>Madge</b:Last>
            <b:First>David</b:First>
          </b:Person>
          <b:Person>
            <b:Last>Xing</b:Last>
            <b:First>Li</b:First>
          </b:Person>
          <b:Person>
            <b:Last>Guo</b:Last>
            <b:First>Tao</b:First>
          </b:Person>
          <b:Person>
            <b:Last>Aspuru-Guzik</b:Last>
            <b:First>Alán</b:First>
          </b:Person>
        </b:NameList>
      </b:Author>
    </b:Author>
    <b:RefOrder>22</b:RefOrder>
  </b:Source>
  <b:Source>
    <b:Tag>Hua19</b:Tag>
    <b:SourceType>JournalArticle</b:SourceType>
    <b:Guid>{0FAB2766-7B25-440D-B052-420871348598}</b:Guid>
    <b:Title>Counterpoint by Convolution</b:Title>
    <b:Year>2019</b:Year>
    <b:Author>
      <b:Author>
        <b:NameList>
          <b:Person>
            <b:Last>Huang</b:Last>
            <b:First>Cheng-Zhi Anna</b:First>
          </b:Person>
          <b:Person>
            <b:Last>Cooijmans</b:Last>
            <b:First>Tim</b:First>
          </b:Person>
          <b:Person>
            <b:Last>Roberts</b:Last>
            <b:First>Adam</b:First>
          </b:Person>
          <b:Person>
            <b:Last>Courville</b:Last>
            <b:First>Aaron</b:First>
          </b:Person>
          <b:Person>
            <b:Last>Eck</b:Last>
            <b:First>Douglas</b:First>
          </b:Person>
        </b:NameList>
      </b:Author>
    </b:Author>
    <b:RefOrder>23</b:RefOrder>
  </b:Source>
  <b:Source>
    <b:Tag>Bob22</b:Tag>
    <b:SourceType>InternetSite</b:SourceType>
    <b:Guid>{520049BB-4C74-4ACD-BA89-84882915FDDB}</b:Guid>
    <b:Title>Deepfake video of Zelenskyy could be 'tip of the iceberg' in info war, experts warn</b:Title>
    <b:Year>2022</b:Year>
    <b:Author>
      <b:Author>
        <b:NameList>
          <b:Person>
            <b:Last>Allyn</b:Last>
            <b:First>Bobby</b:First>
          </b:Person>
        </b:NameList>
      </b:Author>
    </b:Author>
    <b:YearAccessed>2023</b:YearAccessed>
    <b:MonthAccessed>September</b:MonthAccessed>
    <b:DayAccessed>30</b:DayAccessed>
    <b:URL>https://www.npr.org/2022/03/16/1087062648/deepfake-video-zelenskyy-experts-war-manipulation-ukraine-russia</b:URL>
    <b:RefOrder>24</b:RefOrder>
  </b:Source>
  <b:Source>
    <b:Tag>Jad</b:Tag>
    <b:SourceType>JournalArticle</b:SourceType>
    <b:Guid>{3B32133E-5480-46CE-A6FE-33C3B6FC30FA}</b:Guid>
    <b:Title>Leveraging Generative AI Models for Synthetic Data Generation in Healthcare: Balancing Research and Privacy</b:Title>
    <b:Author>
      <b:Author>
        <b:NameList>
          <b:Person>
            <b:Last>Jadon</b:Last>
            <b:First>A</b:First>
          </b:Person>
          <b:Person>
            <b:Last>Kumar</b:Last>
            <b:First>S</b:First>
          </b:Person>
        </b:NameList>
      </b:Author>
    </b:Author>
    <b:Year>2023</b:Year>
    <b:RefOrder>25</b:RefOrder>
  </b:Source>
  <b:Source>
    <b:Tag>Bar22</b:Tag>
    <b:SourceType>JournalArticle</b:SourceType>
    <b:Guid>{0FB40420-0EF5-4698-BFF1-8554DFAC8C66}</b:Guid>
    <b:Title>A Methodology for Controlling Bias and Fairness in Synthetic Data Generation</b:Title>
    <b:JournalName>Applied Sciences (Switzerland)</b:JournalName>
    <b:Year>2022</b:Year>
    <b:Volume>12</b:Volume>
    <b:Issue>9</b:Issue>
    <b:Author>
      <b:Author>
        <b:NameList>
          <b:Person>
            <b:Last>Barbierato</b:Last>
            <b:First>Enrico</b:First>
          </b:Person>
          <b:Person>
            <b:Last>Della Vedova</b:Last>
            <b:Middle>L</b:Middle>
            <b:First>Marco </b:First>
          </b:Person>
          <b:Person>
            <b:Last>Tessera</b:Last>
            <b:First>Daniele</b:First>
          </b:Person>
          <b:Person>
            <b:Last>Toti</b:Last>
            <b:First>Daniele</b:First>
          </b:Person>
          <b:Person>
            <b:Last>Vanoli</b:Last>
            <b:First>Nicola</b:First>
          </b:Person>
        </b:NameList>
      </b:Author>
    </b:Author>
    <b:RefOrder>26</b:RefOrder>
  </b:Source>
  <b:Source>
    <b:Tag>YeJ20</b:Tag>
    <b:SourceType>JournalArticle</b:SourceType>
    <b:Guid>{C7F34037-8363-4188-8772-0346E4FEF31A}</b:Guid>
    <b:Title>Synthetic Sample Selection via Reinforcement Learning</b:Title>
    <b:Year>2020</b:Year>
    <b:Author>
      <b:Author>
        <b:NameList>
          <b:Person>
            <b:Last>Ye</b:Last>
            <b:First>J</b:First>
          </b:Person>
          <b:Person>
            <b:Last>Xue </b:Last>
            <b:First>Y</b:First>
          </b:Person>
          <b:Person>
            <b:Last>Long</b:Last>
            <b:First>L</b:First>
          </b:Person>
          <b:Person>
            <b:Last>Antani</b:Last>
            <b:First>S</b:First>
          </b:Person>
          <b:Person>
            <b:Last>Xue</b:Last>
            <b:First>Z</b:First>
          </b:Person>
          <b:Person>
            <b:Last>Cheng</b:Last>
            <b:First>K</b:First>
          </b:Person>
          <b:Person>
            <b:Last>Huang</b:Last>
            <b:First>X</b:First>
          </b:Person>
        </b:NameList>
      </b:Author>
    </b:Author>
    <b:RefOrder>27</b:RefOrder>
  </b:Source>
  <b:Source>
    <b:Tag>Stö22</b:Tag>
    <b:SourceType>JournalArticle</b:SourceType>
    <b:Guid>{758CEB8A-2BBD-48E0-89A8-831869804EB8}</b:Guid>
    <b:Title>Evaluating a Synthetic Image Dataset Generated with Stable Diffusion</b:Title>
    <b:Year>2022</b:Year>
    <b:Author>
      <b:Author>
        <b:NameList>
          <b:Person>
            <b:Last>Stöckl</b:Last>
            <b:First>Andreas</b:First>
          </b:Person>
        </b:NameList>
      </b:Author>
    </b:Author>
    <b:RefOrder>28</b:RefOrder>
  </b:Source>
  <b:Source>
    <b:Tag>IBM234</b:Tag>
    <b:SourceType>InternetSite</b:SourceType>
    <b:Guid>{B36859F4-9267-4383-A7E3-632D7C77DACB}</b:Guid>
    <b:Author>
      <b:Author>
        <b:Corporate>IBM</b:Corporate>
      </b:Author>
    </b:Author>
    <b:Title>What is computer vision?</b:Title>
    <b:Year>2023</b:Year>
    <b:YearAccessed>2023</b:YearAccessed>
    <b:MonthAccessed>November</b:MonthAccessed>
    <b:DayAccessed>2</b:DayAccessed>
    <b:URL>https://www.ibm.com/topics/computer-vision</b:URL>
    <b:RefOrder>29</b:RefOrder>
  </b:Source>
  <b:Source>
    <b:Tag>Ric32</b:Tag>
    <b:SourceType>Book</b:SourceType>
    <b:Guid>{18122577-D6F9-4C5D-9F01-3CCBD40E8188}</b:Guid>
    <b:Title>Computer Vision: Algorithms and Applications</b:Title>
    <b:Year>2021</b:Year>
    <b:Publisher>Springer</b:Publisher>
    <b:Author>
      <b:Author>
        <b:NameList>
          <b:Person>
            <b:Last>Szeliski</b:Last>
            <b:First>Richard</b:First>
          </b:Person>
        </b:NameList>
      </b:Author>
    </b:Author>
    <b:Edition>2nd</b:Edition>
    <b:RefOrder>30</b:RefOrder>
  </b:Source>
  <b:Source>
    <b:Tag>Sri21</b:Tag>
    <b:SourceType>InternetSite</b:SourceType>
    <b:Guid>{9109370F-F8AA-4706-A71C-81571008C6BB}</b:Guid>
    <b:Title>The Evolution Of Computer Vision And Its Impact On Real-World Applications</b:Title>
    <b:Year>2021</b:Year>
    <b:Author>
      <b:Author>
        <b:NameList>
          <b:Person>
            <b:Last>Srivastava</b:Last>
            <b:First>Abhinai</b:First>
          </b:Person>
        </b:NameList>
      </b:Author>
    </b:Author>
    <b:YearAccessed>2023</b:YearAccessed>
    <b:MonthAccessed>November</b:MonthAccessed>
    <b:DayAccessed>2</b:DayAccessed>
    <b:URL>https://www.forbes.com/sites/forbestechcouncil/2021/10/14/the-evolution-of-computer-vision-and-its-impact-on-real-world-applications/</b:URL>
    <b:RefOrder>31</b:RefOrder>
  </b:Source>
  <b:Source>
    <b:Tag>Pic23</b:Tag>
    <b:SourceType>InternetSite</b:SourceType>
    <b:Guid>{223FF1A0-741A-478E-BB4A-F7FC02775FE6}</b:Guid>
    <b:Author>
      <b:Author>
        <b:Corporate>Picsellia</b:Corporate>
      </b:Author>
    </b:Author>
    <b:Title>Segmentation vs Detection vs Classification in Computer Vision: A Comparative Analysis</b:Title>
    <b:Year>2023</b:Year>
    <b:YearAccessed>2023</b:YearAccessed>
    <b:MonthAccessed>November</b:MonthAccessed>
    <b:DayAccessed>29</b:DayAccessed>
    <b:URL>https://www.picsellia.com/post/segmentation-vs-detection-vs-classification-in-computer-vision-a-comparative-analysis#:~:text=In%20computer%20vision%2C%20segmentation%2C%20detection%2C,what%20is%20in%20an%20image</b:URL>
    <b:RefOrder>32</b:RefOrder>
  </b:Source>
  <b:Source>
    <b:Tag>Bro21</b:Tag>
    <b:SourceType>InternetSite</b:SourceType>
    <b:Guid>{82F99237-7AE6-490D-B736-2FB8373A0730}</b:Guid>
    <b:Author>
      <b:Author>
        <b:NameList>
          <b:Person>
            <b:Last>Brownlee</b:Last>
            <b:First>Jason</b:First>
          </b:Person>
        </b:NameList>
      </b:Author>
    </b:Author>
    <b:Title>A Gentle Introduction to Object Recognition With Deep Learning</b:Title>
    <b:Year>2021</b:Year>
    <b:YearAccessed>2023</b:YearAccessed>
    <b:MonthAccessed>November</b:MonthAccessed>
    <b:DayAccessed>19</b:DayAccessed>
    <b:URL>https://machinelearningmastery.com/object-recognition-with-deep-learning/</b:URL>
    <b:RefOrder>33</b:RefOrder>
  </b:Source>
  <b:Source>
    <b:Tag>Sta232</b:Tag>
    <b:SourceType>InternetSite</b:SourceType>
    <b:Guid>{063755AA-CB00-42C7-B2A9-8DFE57BAC536}</b:Guid>
    <b:Author>
      <b:Author>
        <b:Corporate>Stanford AI Lab</b:Corporate>
      </b:Author>
    </b:Author>
    <b:Title>Tutorial 3: Image Segmentation</b:Title>
    <b:Year>2023</b:Year>
    <b:YearAccessed>2023</b:YearAccessed>
    <b:MonthAccessed>November</b:MonthAccessed>
    <b:DayAccessed>2</b:DayAccessed>
    <b:URL>https://ai.stanford.edu/~syyeung/cvweb/tutorial3.html</b:URL>
    <b:RefOrder>34</b:RefOrder>
  </b:Source>
  <b:Source>
    <b:Tag>Boe23</b:Tag>
    <b:SourceType>InternetSite</b:SourceType>
    <b:Guid>{E8245272-CC72-4650-8F86-A7F3E07DCCCA}</b:Guid>
    <b:Author>
      <b:Author>
        <b:NameList>
          <b:Person>
            <b:Last>Boesch</b:Last>
            <b:First>Gaudenz</b:First>
          </b:Person>
        </b:NameList>
      </b:Author>
    </b:Author>
    <b:Title>The 12 Most Popular Computer Vision Tools in 2023</b:Title>
    <b:Year>2023</b:Year>
    <b:YearAccessed>2023</b:YearAccessed>
    <b:MonthAccessed>November</b:MonthAccessed>
    <b:DayAccessed>7</b:DayAccessed>
    <b:URL>https://viso.ai/computer-vision/the-most-popular-computer-vision-tools/</b:URL>
    <b:RefOrder>35</b:RefOrder>
  </b:Source>
  <b:Source>
    <b:Tag>GoC23</b:Tag>
    <b:SourceType>InternetSite</b:SourceType>
    <b:Guid>{664D5FDC-5E11-4D03-8404-864702BE9A23}</b:Guid>
    <b:Author>
      <b:Author>
        <b:Corporate>GoCV</b:Corporate>
      </b:Author>
    </b:Author>
    <b:Title>The Gopher Can See You Now</b:Title>
    <b:Year>2023</b:Year>
    <b:YearAccessed>2023</b:YearAccessed>
    <b:MonthAccessed>November</b:MonthAccessed>
    <b:DayAccessed>7</b:DayAccessed>
    <b:URL>https://gocv.io/</b:URL>
    <b:RefOrder>36</b:RefOrder>
  </b:Source>
  <b:Source>
    <b:Tag>Sov18</b:Tag>
    <b:SourceType>JournalArticle</b:SourceType>
    <b:Guid>{6F53C578-33EF-4565-94E0-71E4E689C1EE}</b:Guid>
    <b:Title>Optimizing the Trade-off between Single-Stage and Two-Stage Object Detectors using Image Difficulty Prediction</b:Title>
    <b:Year>2018</b:Year>
    <b:Author>
      <b:Author>
        <b:NameList>
          <b:Person>
            <b:Last>Soviany</b:Last>
            <b:First>Petru</b:First>
          </b:Person>
          <b:Person>
            <b:Last>Ionescu</b:Last>
            <b:First>Radu Tudor</b:First>
          </b:Person>
        </b:NameList>
      </b:Author>
    </b:Author>
    <b:RefOrder>37</b:RefOrder>
  </b:Source>
  <b:Source>
    <b:Tag>Sol23</b:Tag>
    <b:SourceType>InternetSite</b:SourceType>
    <b:Guid>{1F6A70C6-A22B-43E0-A81E-1A3E270C63D9}</b:Guid>
    <b:Author>
      <b:Author>
        <b:NameList>
          <b:Person>
            <b:Last>Solawetz</b:Last>
            <b:First>Jacob</b:First>
          </b:Person>
        </b:NameList>
      </b:Author>
    </b:Author>
    <b:Title>What is YOLOv8? THe Ultimate Guide</b:Title>
    <b:Year>2023</b:Year>
    <b:YearAccessed>2023</b:YearAccessed>
    <b:MonthAccessed>November</b:MonthAccessed>
    <b:DayAccessed>12</b:DayAccessed>
    <b:URL>https://blog.roboflow.com/whats-new-in-yolov8/#:~:text=YOLOv8%20is%20the%20newest%20state,changes%20and%20improvements%20over%20YOLOv5</b:URL>
    <b:RefOrder>38</b:RefOrder>
  </b:Source>
  <b:Source>
    <b:Tag>Tra23</b:Tag>
    <b:SourceType>JournalArticle</b:SourceType>
    <b:Guid>{E9A6208F-11B5-459C-9F8E-7270557D5572}</b:Guid>
    <b:Title>Optimizing YOLO Performance for Traffic Light Detection and End-to-End Steering Control for Autonomous Vehicles in Gazebo-ROS2</b:Title>
    <b:Year>2023</b:Year>
    <b:JournalName>Internatioanl Journal of Advanced Computer Science and Applications</b:JournalName>
    <b:Volume>14</b:Volume>
    <b:Issue>7</b:Issue>
    <b:Author>
      <b:Author>
        <b:NameList>
          <b:Person>
            <b:Last>Tran</b:Last>
            <b:Middle>Ngoc</b:Middle>
            <b:First>Hoang</b:First>
          </b:Person>
          <b:Person>
            <b:Last>Hoang</b:Last>
            <b:Middle>Nguyen</b:Middle>
            <b:First>Khang</b:First>
          </b:Person>
          <b:Person>
            <b:Last>Khanh</b:Last>
            <b:Middle>Hua</b:Middle>
            <b:First>Huy</b:First>
          </b:Person>
          <b:Person>
            <b:Last>Vu Nhu</b:Last>
            <b:Middle>Huynh</b:Middle>
            <b:First>Nguyen </b:First>
          </b:Person>
          <b:Person>
            <b:Last>Quach</b:Last>
            <b:First>Luyl-Da</b:First>
          </b:Person>
        </b:NameList>
      </b:Author>
    </b:Author>
    <b:RefOrder>39</b:RefOrder>
  </b:Source>
  <b:Source>
    <b:Tag>Kei22</b:Tag>
    <b:SourceType>InternetSite</b:SourceType>
    <b:Guid>{43410DB9-13B7-4841-8D53-2900779F7305}</b:Guid>
    <b:Author>
      <b:Author>
        <b:NameList>
          <b:Person>
            <b:Last>Keita</b:Last>
            <b:First>Zoumana</b:First>
          </b:Person>
        </b:NameList>
      </b:Author>
    </b:Author>
    <b:Title>YOLO Object Detection Explained</b:Title>
    <b:Year>2022</b:Year>
    <b:YearAccessed>2023</b:YearAccessed>
    <b:MonthAccessed>November</b:MonthAccessed>
    <b:DayAccessed>29</b:DayAccessed>
    <b:URL>https://www.datacamp.com/blog/yolo-object-detection-explained</b:URL>
    <b:RefOrder>40</b:RefOrder>
  </b:Source>
  <b:Source>
    <b:Tag>Liu15</b:Tag>
    <b:SourceType>JournalArticle</b:SourceType>
    <b:Guid>{DB2F77D9-C6BA-4322-810B-F4BFFF6BBCF8}</b:Guid>
    <b:Title>SSD: Single Shot MultiBox Detector</b:Title>
    <b:Year>2015</b:Year>
    <b:Author>
      <b:Author>
        <b:NameList>
          <b:Person>
            <b:Last>Liu</b:Last>
            <b:First>Wei</b:First>
          </b:Person>
          <b:Person>
            <b:Last>Anguelov</b:Last>
            <b:First>Dragomir</b:First>
          </b:Person>
          <b:Person>
            <b:Last>Erhan</b:Last>
          </b:Person>
          <b:Person>
            <b:Last>Dumitru</b:Last>
          </b:Person>
          <b:Person>
            <b:Last>Szegedy</b:Last>
            <b:First>Christian</b:First>
          </b:Person>
          <b:Person>
            <b:Last>Reed</b:Last>
            <b:First>Scott</b:First>
          </b:Person>
          <b:Person>
            <b:Last>Fu</b:Last>
            <b:First>Cheng-Yang</b:First>
          </b:Person>
          <b:Person>
            <b:Last>Berg</b:Last>
            <b:Middle>C</b:Middle>
            <b:First>Alexander</b:First>
          </b:Person>
        </b:NameList>
      </b:Author>
    </b:Author>
    <b:RefOrder>41</b:RefOrder>
  </b:Source>
  <b:Source>
    <b:Tag>Zha20</b:Tag>
    <b:SourceType>JournalArticle</b:SourceType>
    <b:Guid>{B62A3A47-CA1E-498B-80B4-8A4103C29AE2}</b:Guid>
    <b:Title>Detecting Small Objects In Thermal Images Using Single-Shot Detector</b:Title>
    <b:Author>
      <b:Author>
        <b:NameList>
          <b:Person>
            <b:Last>Zhang</b:Last>
            <b:First>Hao</b:First>
          </b:Person>
          <b:Person>
            <b:Last>Hong</b:Last>
            <b:First>Xiang-Gong</b:First>
          </b:Person>
          <b:Person>
            <b:Last>Zhu</b:Last>
            <b:First>Li</b:First>
          </b:Person>
        </b:NameList>
      </b:Author>
    </b:Author>
    <b:RefOrder>42</b:RefOrder>
  </b:Source>
  <b:Source>
    <b:Tag>Lin17</b:Tag>
    <b:SourceType>JournalArticle</b:SourceType>
    <b:Guid>{A67B92C6-C69C-4E76-8FCB-E381A004F7B7}</b:Guid>
    <b:Title>Focal Loss for Dense Object Detection</b:Title>
    <b:Year>2017</b:Year>
    <b:Author>
      <b:Author>
        <b:NameList>
          <b:Person>
            <b:Last>Lin</b:Last>
            <b:First>Tsung-Yi</b:First>
          </b:Person>
          <b:Person>
            <b:Last>Goyal</b:Last>
            <b:First>Priya</b:First>
          </b:Person>
          <b:Person>
            <b:Last>Girshick</b:Last>
            <b:First>Ross</b:First>
          </b:Person>
          <b:Person>
            <b:Last>He</b:Last>
            <b:First>Kaiming</b:First>
          </b:Person>
          <b:Person>
            <b:Last>Dollar</b:Last>
            <b:First>Piotr</b:First>
          </b:Person>
        </b:NameList>
      </b:Author>
    </b:Author>
    <b:RefOrder>43</b:RefOrder>
  </b:Source>
  <b:Source>
    <b:Tag>Boe</b:Tag>
    <b:SourceType>InternetSite</b:SourceType>
    <b:Guid>{0D4557B4-DC68-49A4-99B5-9F355669A332}</b:Guid>
    <b:Author>
      <b:Author>
        <b:NameList>
          <b:Person>
            <b:Last>Boesch</b:Last>
            <b:First>Gaudenz</b:First>
          </b:Person>
        </b:NameList>
      </b:Author>
    </b:Author>
    <b:Title>A Guide To Data Collection For Computer Vision in 2022</b:Title>
    <b:Year>2022</b:Year>
    <b:YearAccessed>2023</b:YearAccessed>
    <b:MonthAccessed>November</b:MonthAccessed>
    <b:DayAccessed>11</b:DayAccessed>
    <b:URL>https://viso.ai/computer-vision/data-collection/#:~:text=Data%20collection%20is%20the%20process,AI%20model%20aims%20to%20solve</b:URL>
    <b:RefOrder>44</b:RefOrder>
  </b:Source>
  <b:Source>
    <b:Tag>COC23</b:Tag>
    <b:SourceType>InternetSite</b:SourceType>
    <b:Guid>{413F8FC9-E122-48FA-A6B3-4BF87C356D16}</b:Guid>
    <b:Author>
      <b:Author>
        <b:Corporate>COCO Dataset</b:Corporate>
      </b:Author>
    </b:Author>
    <b:Title>COCO - Common Objects in Context</b:Title>
    <b:Year>2023</b:Year>
    <b:YearAccessed>2023</b:YearAccessed>
    <b:MonthAccessed>November</b:MonthAccessed>
    <b:DayAccessed>11</b:DayAccessed>
    <b:URL>https://cocodataset.org/#home</b:URL>
    <b:RefOrder>45</b:RefOrder>
  </b:Source>
  <b:Source>
    <b:Tag>Zav22</b:Tag>
    <b:SourceType>InternetSite</b:SourceType>
    <b:Guid>{B65A97F9-0DF1-4DF7-886A-AE3170CE307A}</b:Guid>
    <b:Author>
      <b:Author>
        <b:NameList>
          <b:Person>
            <b:Last>Zavgorodniy</b:Last>
            <b:First>Aleksey</b:First>
          </b:Person>
        </b:NameList>
      </b:Author>
    </b:Author>
    <b:Title>How to Tain a Computer Vision Model</b:Title>
    <b:Year>2022</b:Year>
    <b:YearAccessed>2023</b:YearAccessed>
    <b:MonthAccessed>December</b:MonthAccessed>
    <b:DayAccessed>1</b:DayAccessed>
    <b:URL>https://unicsoft.com/blog/how-to-train-a-computer-vision-model/</b:URL>
    <b:RefOrder>46</b:RefOrder>
  </b:Source>
  <b:Source>
    <b:Tag>Ult24</b:Tag>
    <b:SourceType>InternetSite</b:SourceType>
    <b:Guid>{0EF00854-E586-4878-A141-A34B0BA16E61}</b:Guid>
    <b:Author>
      <b:Author>
        <b:Corporate>Ultralytics</b:Corporate>
      </b:Author>
    </b:Author>
    <b:Title>YOLOv9: A Leap Forward in Object Detection Technology</b:Title>
    <b:Year>2024</b:Year>
    <b:YearAccessed>2024</b:YearAccessed>
    <b:MonthAccessed>April</b:MonthAccessed>
    <b:DayAccessed>25</b:DayAccessed>
    <b:URL>https://docs.ultralytics.com/models/yolov9/</b:URL>
    <b:RefOrder>47</b:RefOrder>
  </b:Source>
  <b:Source>
    <b:Tag>Sta24</b:Tag>
    <b:SourceType>InternetSite</b:SourceType>
    <b:Guid>{BF6051AA-FDDD-4B0F-B543-1B886D183CCB}</b:Guid>
    <b:Author>
      <b:Author>
        <b:Corporate>Stability AI</b:Corporate>
      </b:Author>
    </b:Author>
    <b:Title>Stable Diffusion 3</b:Title>
    <b:Year>2024</b:Year>
    <b:YearAccessed>2024</b:YearAccessed>
    <b:MonthAccessed>April</b:MonthAccessed>
    <b:DayAccessed>25</b:DayAccessed>
    <b:URL>https://stability.ai/news/stable-diffusion-3</b:URL>
    <b:RefOrder>48</b:RefOrder>
  </b:Source>
  <b:Source>
    <b:Tag>St</b:Tag>
    <b:SourceType>JournalArticle</b:SourceType>
    <b:Guid>{35C76787-295A-4533-9E8C-AB07A2988D15}</b:Guid>
    <b:Author>
      <b:Author>
        <b:NameList>
          <b:Person>
            <b:Last>St</b:Last>
          </b:Person>
        </b:NameList>
      </b:Author>
    </b:Author>
    <b:RefOrder>49</b:RefOrder>
  </b:Source>
  <b:Source>
    <b:Tag>IBM23</b:Tag>
    <b:SourceType>InternetSite</b:SourceType>
    <b:Guid>{D10B6DE2-05C1-48F6-A31F-3DF179AC388E}</b:Guid>
    <b:Author>
      <b:Author>
        <b:Corporate>IBM</b:Corporate>
      </b:Author>
    </b:Author>
    <b:Title>What are AI hallucinations?</b:Title>
    <b:Year>2023</b:Year>
    <b:YearAccessed>2023</b:YearAccessed>
    <b:MonthAccessed>October</b:MonthAccessed>
    <b:DayAccessed>8</b:DayAccessed>
    <b:URL>https://www.ibm.com/topics/ai-hallucinations</b:URL>
    <b:RefOrder>50</b:RefOrder>
  </b:Source>
  <b:Source>
    <b:Tag>Poo10</b:Tag>
    <b:SourceType>Book</b:SourceType>
    <b:Guid>{478D2373-C0D1-4D63-940E-9972ABAFD501}</b:Guid>
    <b:Title>Artifical Intelligence Foundations of Computational Agents</b:Title>
    <b:Year>2010</b:Year>
    <b:Publisher>Cambridge University Press</b:Publisher>
    <b:Edition>1st</b:Edition>
    <b:Author>
      <b:Author>
        <b:NameList>
          <b:Person>
            <b:Last>Poole</b:Last>
            <b:Middle>L</b:Middle>
            <b:First>David</b:First>
          </b:Person>
          <b:Person>
            <b:Last>Mackworth</b:Last>
            <b:Middle>K</b:Middle>
            <b:First>Alan</b:First>
          </b:Person>
        </b:NameList>
      </b:Author>
    </b:Author>
    <b:RefOrder>51</b:RefOrder>
  </b:Source>
  <b:Source>
    <b:Tag>Sai</b:Tag>
    <b:SourceType>InternetSite</b:SourceType>
    <b:Guid>{11011120-CE27-47BC-A343-8E36CF721E6A}</b:Guid>
    <b:Author>
      <b:Author>
        <b:NameList>
          <b:Person>
            <b:Last>Saini</b:Last>
            <b:First>Anshul</b:First>
          </b:Person>
        </b:NameList>
      </b:Author>
    </b:Author>
    <b:Title>Conceptual Understanding of Logistic Regression for Data Science Beginners</b:Title>
    <b:Year>2023</b:Year>
    <b:YearAccessed>2023</b:YearAccessed>
    <b:MonthAccessed>October</b:MonthAccessed>
    <b:DayAccessed>22</b:DayAccessed>
    <b:URL>https://www.analyticsvidhya.com/blog/2021/08/conceptual-understanding-of-logistic-regression-for-data-science-beginners/#h-what-is-logistic-regression</b:URL>
    <b:RefOrder>52</b:RefOrder>
  </b:Source>
</b:Sourc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AB61F0-8342-4582-AD7C-CF7FADEB6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52b5d7-4deb-4460-9153-0bb224b95821"/>
    <ds:schemaRef ds:uri="e5c891c6-1fb4-4e24-91a2-889c75c898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DF60F9F-9BA6-4140-867C-E7DAA148712A}">
  <ds:schemaRefs>
    <ds:schemaRef ds:uri="http://schemas.microsoft.com/office/2006/metadata/properties"/>
    <ds:schemaRef ds:uri="http://schemas.microsoft.com/office/infopath/2007/PartnerControls"/>
    <ds:schemaRef ds:uri="8552b5d7-4deb-4460-9153-0bb224b95821"/>
  </ds:schemaRefs>
</ds:datastoreItem>
</file>

<file path=customXml/itemProps4.xml><?xml version="1.0" encoding="utf-8"?>
<ds:datastoreItem xmlns:ds="http://schemas.openxmlformats.org/officeDocument/2006/customXml" ds:itemID="{0E021B06-4887-4E90-B5B7-D25CD6ED7509}">
  <ds:schemaRefs>
    <ds:schemaRef ds:uri="http://schemas.openxmlformats.org/officeDocument/2006/bibliography"/>
  </ds:schemaRefs>
</ds:datastoreItem>
</file>

<file path=customXml/itemProps5.xml><?xml version="1.0" encoding="utf-8"?>
<ds:datastoreItem xmlns:ds="http://schemas.openxmlformats.org/officeDocument/2006/customXml" ds:itemID="{996AC970-3711-4C4B-A71E-BDB2929ADB2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080</TotalTime>
  <Pages>18</Pages>
  <Words>3242</Words>
  <Characters>18709</Characters>
  <Application>Microsoft Office Word</Application>
  <DocSecurity>0</DocSecurity>
  <Lines>467</Lines>
  <Paragraphs>292</Paragraphs>
  <ScaleCrop>false</ScaleCrop>
  <HeadingPairs>
    <vt:vector size="2" baseType="variant">
      <vt:variant>
        <vt:lpstr>Title</vt:lpstr>
      </vt:variant>
      <vt:variant>
        <vt:i4>1</vt:i4>
      </vt:variant>
    </vt:vector>
  </HeadingPairs>
  <TitlesOfParts>
    <vt:vector size="1" baseType="lpstr">
      <vt:lpstr>Artificial Intelligence: Genetic algorithm to complete a 2D platformer level.</vt:lpstr>
    </vt:vector>
  </TitlesOfParts>
  <Company>MTU Kerry</Company>
  <LinksUpToDate>false</LinksUpToDate>
  <CharactersWithSpaces>21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ficial Intelligence: Genetic algorithm to complete a 2D platformer level.</dc:title>
  <dc:subject>C</dc:subject>
  <dc:creator>STUDENT Billy Elsbury T00224562</dc:creator>
  <cp:keywords/>
  <cp:lastModifiedBy>STUDENT Billy Elsbury</cp:lastModifiedBy>
  <cp:revision>200</cp:revision>
  <cp:lastPrinted>2023-10-23T06:01:00Z</cp:lastPrinted>
  <dcterms:created xsi:type="dcterms:W3CDTF">2024-12-04T00:46:00Z</dcterms:created>
  <dcterms:modified xsi:type="dcterms:W3CDTF">2025-03-09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FCAB99F61D44408BFA4905511FD5D7</vt:lpwstr>
  </property>
  <property fmtid="{D5CDD505-2E9C-101B-9397-08002B2CF9AE}" pid="3" name="GrammarlyDocumentId">
    <vt:lpwstr>f2b4068acc7ab7a7f97116358d40c22e22dd83200cc7271ab7d1eb20e45dac84</vt:lpwstr>
  </property>
  <property fmtid="{D5CDD505-2E9C-101B-9397-08002B2CF9AE}" pid="4" name="ZOTERO_PREF_2">
    <vt:lpwstr>automaticJournalAbbreviations" value="true"/&gt;&lt;/prefs&gt;&lt;/data&gt;</vt:lpwstr>
  </property>
  <property fmtid="{D5CDD505-2E9C-101B-9397-08002B2CF9AE}" pid="5" name="ZOTERO_PREF_1">
    <vt:lpwstr>&lt;data data-version="3" zotero-version="6.0.36"&gt;&lt;session id="jfEjBEAO"/&gt;&lt;style id="http://www.zotero.org/styles/harvard-anglia-ruskin-university" hasBibliography="1" bibliographyStyleHasBeenSet="1"/&gt;&lt;prefs&gt;&lt;pref name="fieldType" value="Field"/&gt;&lt;pref name="</vt:lpwstr>
  </property>
</Properties>
</file>